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364C5" w14:textId="24FC042E" w:rsidR="003B0AD1" w:rsidRPr="008E573F" w:rsidRDefault="003B0AD1" w:rsidP="00F27CC5">
      <w:pPr>
        <w:pStyle w:val="Heading1"/>
        <w:numPr>
          <w:ilvl w:val="0"/>
          <w:numId w:val="0"/>
        </w:numPr>
        <w:jc w:val="left"/>
        <w:rPr>
          <w:bCs w:val="0"/>
        </w:rPr>
      </w:pPr>
      <w:r w:rsidRPr="008E573F">
        <w:rPr>
          <w:bCs w:val="0"/>
        </w:rPr>
        <w:t>Appendix</w:t>
      </w:r>
    </w:p>
    <w:p w14:paraId="00DF3F40" w14:textId="6607D398" w:rsidR="003B0AD1" w:rsidRPr="008E573F" w:rsidRDefault="003B0AD1" w:rsidP="00C516D7">
      <w:r w:rsidRPr="008E573F">
        <w:t>Here is our code.</w:t>
      </w:r>
      <w:r w:rsidR="002D7695" w:rsidRPr="008E573F">
        <w:t xml:space="preserve"> The database can be found at </w:t>
      </w:r>
      <w:r w:rsidR="002D7695" w:rsidRPr="008E573F">
        <w:fldChar w:fldCharType="begin" w:fldLock="1"/>
      </w:r>
      <w:r w:rsidR="007C2EFE" w:rsidRPr="008E573F">
        <w:instrText>ADDIN CSL_CITATION {"citationItems":[{"id":"ITEM-1","itemData":{"ISBN":"978-989-95618-0-9","abstract":"Forest fires are a major environmental issue, creating economical and ecological damage while endangering human lives. Fast detection is a key ele- ment for controlling such phenomenon. To achieve this, one alternative is to use automatic tools based on local sensors, such as provided by meteorological sta- tions. In effect, meteorological conditions (e.g. temperature, wind) are known to influence forest fires and several fire indexes, such as the forest FireWeather In- dex (FWI), use such data. In thiswork, we explore a DataMining (DM) approach to predict the burned area of forest fires. Five different DMtechniques, e.g. Sup- port Vector Machines (SVM) and Random Forests, and four distinct feature se- lection setups (using spatial, temporal, FWI components and weather attributes), were tested on recent real-world data collected from the northeast region of Por- tugal. The best configuration uses a SVM and four meteorological inputs (i.e. temperature, relative humidity, rain and wind) and it is capable of predicting the burned area of small fires, which are more frequent. Such knowledge is partic- ularly useful for improving firefighting resource management (e.g. prioritizing targets for air tankers and ground crews).","author":[{"dropping-particle":"","family":"Cortez","given":"Paulo","non-dropping-particle":"","parse-names":false,"suffix":""},{"dropping-particle":"","family":"Morais","given":"Aníbal","non-dropping-particle":"","parse-names":false,"suffix":""}],"container-title":"Proceedings of 13th Portugese Conference on Artificial Intelligence","id":"ITEM-1","issued":{"date-parts":[["2007"]]},"title":"A Data Mining Approach to Predict Forest Fires using Meteorological Data","type":"paper-conference"},"uris":["http://www.mendeley.com/documents/?uuid=2b248c53-81af-4e41-8cfa-2bff8902383e"]}],"mendeley":{"formattedCitation":"[46]","plainTextFormattedCitation":"[46]","previouslyFormattedCitation":"[46]"},"properties":{"noteIndex":0},"schema":"https://github.com/citation-style-language/schema/raw/master/csl-citation.json"}</w:instrText>
      </w:r>
      <w:r w:rsidR="002D7695" w:rsidRPr="008E573F">
        <w:fldChar w:fldCharType="separate"/>
      </w:r>
      <w:r w:rsidR="007C2EFE" w:rsidRPr="008E573F">
        <w:rPr>
          <w:noProof/>
        </w:rPr>
        <w:t>[46]</w:t>
      </w:r>
      <w:r w:rsidR="002D7695" w:rsidRPr="008E573F">
        <w:fldChar w:fldCharType="end"/>
      </w:r>
      <w:r w:rsidR="002D7695" w:rsidRPr="008E573F">
        <w:t xml:space="preserve"> and </w:t>
      </w:r>
      <w:r w:rsidR="002D7695" w:rsidRPr="008E573F">
        <w:fldChar w:fldCharType="begin" w:fldLock="1"/>
      </w:r>
      <w:r w:rsidR="007C2EFE" w:rsidRPr="008E573F">
        <w:instrText>ADDIN CSL_CITATION {"citationItems":[{"id":"ITEM-1","itemData":{"URL":"https://www.kaggle.com/datasets/ishandutta/forest-fires-data-set-portugal","accessed":{"date-parts":[["2022","7","11"]]},"author":[{"dropping-particle":"","family":"Cortez","given":"P","non-dropping-particle":"","parse-names":false,"suffix":""},{"dropping-particle":"","family":"Morais","given":"A","non-dropping-particle":"","parse-names":false,"suffix":""}],"id":"ITEM-1","issued":{"date-parts":[["2007"]]},"title":"Forest Fires Data Set Portugal | Kaggle","type":"webpage"},"uris":["http://www.mendeley.com/documents/?uuid=28c98593-b2bc-37af-b22e-44687823dfcc"]}],"mendeley":{"formattedCitation":"[50]","plainTextFormattedCitation":"[50]","previouslyFormattedCitation":"[50]"},"properties":{"noteIndex":0},"schema":"https://github.com/citation-style-language/schema/raw/master/csl-citation.json"}</w:instrText>
      </w:r>
      <w:r w:rsidR="002D7695" w:rsidRPr="008E573F">
        <w:fldChar w:fldCharType="separate"/>
      </w:r>
      <w:r w:rsidR="007C2EFE" w:rsidRPr="008E573F">
        <w:rPr>
          <w:noProof/>
        </w:rPr>
        <w:t>[50]</w:t>
      </w:r>
      <w:r w:rsidR="002D7695" w:rsidRPr="008E573F">
        <w:fldChar w:fldCharType="end"/>
      </w:r>
      <w:r w:rsidR="002D7695" w:rsidRPr="008E573F">
        <w:t>.</w:t>
      </w:r>
    </w:p>
    <w:p w14:paraId="7A5B5D05" w14:textId="77777777" w:rsidR="002D7695" w:rsidRPr="008E573F" w:rsidRDefault="002D7695" w:rsidP="00C516D7"/>
    <w:p w14:paraId="2A470C03"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sklearn</w:t>
      </w:r>
      <w:proofErr w:type="spellEnd"/>
    </w:p>
    <w:p w14:paraId="02A497D9"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sklearn.model</w:t>
      </w:r>
      <w:proofErr w:type="gramEnd"/>
      <w:r w:rsidRPr="008E573F">
        <w:rPr>
          <w:rFonts w:ascii="Cascadia Mono" w:eastAsia="Times New Roman" w:hAnsi="Cascadia Mono" w:cs="Cascadia Mono"/>
          <w:color w:val="000000"/>
          <w:sz w:val="19"/>
          <w:szCs w:val="19"/>
        </w:rPr>
        <w:t>_selection</w:t>
      </w:r>
      <w:proofErr w:type="spell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train_test_split</w:t>
      </w:r>
      <w:proofErr w:type="spellEnd"/>
    </w:p>
    <w:p w14:paraId="7F62219E"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pandas </w:t>
      </w:r>
      <w:r w:rsidRPr="008E573F">
        <w:rPr>
          <w:rFonts w:ascii="Cascadia Mono" w:eastAsia="Times New Roman" w:hAnsi="Cascadia Mono" w:cs="Cascadia Mono"/>
          <w:color w:val="0000FF"/>
          <w:sz w:val="19"/>
          <w:szCs w:val="19"/>
        </w:rPr>
        <w:t>as</w:t>
      </w:r>
      <w:r w:rsidRPr="008E573F">
        <w:rPr>
          <w:rFonts w:ascii="Cascadia Mono" w:eastAsia="Times New Roman" w:hAnsi="Cascadia Mono" w:cs="Cascadia Mono"/>
          <w:color w:val="000000"/>
          <w:sz w:val="19"/>
          <w:szCs w:val="19"/>
        </w:rPr>
        <w:t xml:space="preserve"> pd</w:t>
      </w:r>
    </w:p>
    <w:p w14:paraId="72B096AB"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numpy</w:t>
      </w:r>
      <w:proofErr w:type="spell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as</w:t>
      </w:r>
      <w:r w:rsidRPr="008E573F">
        <w:rPr>
          <w:rFonts w:ascii="Cascadia Mono" w:eastAsia="Times New Roman" w:hAnsi="Cascadia Mono" w:cs="Cascadia Mono"/>
          <w:color w:val="000000"/>
          <w:sz w:val="19"/>
          <w:szCs w:val="19"/>
        </w:rPr>
        <w:t xml:space="preserve"> np</w:t>
      </w:r>
    </w:p>
    <w:p w14:paraId="7B912104"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shap</w:t>
      </w:r>
      <w:proofErr w:type="spellEnd"/>
    </w:p>
    <w:p w14:paraId="09ACA33F"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gboost</w:t>
      </w:r>
      <w:proofErr w:type="spell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as</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gb</w:t>
      </w:r>
      <w:proofErr w:type="spellEnd"/>
    </w:p>
    <w:p w14:paraId="3EFF670D"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matplotlib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pyplot</w:t>
      </w:r>
      <w:proofErr w:type="spellEnd"/>
    </w:p>
    <w:p w14:paraId="67213C48"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sklearn.metrics</w:t>
      </w:r>
      <w:proofErr w:type="spellEnd"/>
      <w:proofErr w:type="gram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accuracy_score</w:t>
      </w:r>
      <w:proofErr w:type="spellEnd"/>
    </w:p>
    <w:p w14:paraId="011278D7"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sklearn.metrics</w:t>
      </w:r>
      <w:proofErr w:type="spellEnd"/>
      <w:proofErr w:type="gram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plot_confusion_matrix</w:t>
      </w:r>
      <w:proofErr w:type="spellEnd"/>
    </w:p>
    <w:p w14:paraId="3CB28C0C"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sklearn.metrics</w:t>
      </w:r>
      <w:proofErr w:type="spellEnd"/>
      <w:proofErr w:type="gram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accuracy_score</w:t>
      </w:r>
      <w:proofErr w:type="spellEnd"/>
    </w:p>
    <w:p w14:paraId="28B38E31"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imblearn.over</w:t>
      </w:r>
      <w:proofErr w:type="gramEnd"/>
      <w:r w:rsidRPr="008E573F">
        <w:rPr>
          <w:rFonts w:ascii="Cascadia Mono" w:eastAsia="Times New Roman" w:hAnsi="Cascadia Mono" w:cs="Cascadia Mono"/>
          <w:color w:val="000000"/>
          <w:sz w:val="19"/>
          <w:szCs w:val="19"/>
        </w:rPr>
        <w:t>_sampling</w:t>
      </w:r>
      <w:proofErr w:type="spell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SMOTE</w:t>
      </w:r>
    </w:p>
    <w:p w14:paraId="0B62A6F9" w14:textId="77777777" w:rsidR="00393D8B" w:rsidRPr="008E573F" w:rsidRDefault="00393D8B" w:rsidP="00C516D7">
      <w:pPr>
        <w:rPr>
          <w:rFonts w:ascii="var(--jp-ui-font-family)" w:eastAsia="Times New Roman" w:hAnsi="var(--jp-ui-font-family)" w:cs="Segoe UI"/>
          <w:color w:val="182026"/>
          <w:sz w:val="21"/>
          <w:szCs w:val="21"/>
        </w:rPr>
      </w:pPr>
      <w:r w:rsidRPr="008E573F">
        <w:rPr>
          <w:rFonts w:ascii="Cascadia Mono" w:eastAsia="Times New Roman" w:hAnsi="Cascadia Mono" w:cs="Cascadia Mono"/>
          <w:color w:val="0000FF"/>
          <w:sz w:val="19"/>
          <w:szCs w:val="19"/>
        </w:rPr>
        <w:t>from</w:t>
      </w:r>
      <w:r w:rsidRPr="008E573F">
        <w:rPr>
          <w:rFonts w:ascii="Cascadia Mono" w:eastAsia="Times New Roman" w:hAnsi="Cascadia Mono" w:cs="Cascadia Mono"/>
          <w:color w:val="000000"/>
          <w:sz w:val="19"/>
          <w:szCs w:val="19"/>
        </w:rPr>
        <w:t xml:space="preserve"> </w:t>
      </w:r>
      <w:proofErr w:type="spellStart"/>
      <w:proofErr w:type="gramStart"/>
      <w:r w:rsidRPr="008E573F">
        <w:rPr>
          <w:rFonts w:ascii="Cascadia Mono" w:eastAsia="Times New Roman" w:hAnsi="Cascadia Mono" w:cs="Cascadia Mono"/>
          <w:color w:val="000000"/>
          <w:sz w:val="19"/>
          <w:szCs w:val="19"/>
        </w:rPr>
        <w:t>imblearn.over</w:t>
      </w:r>
      <w:proofErr w:type="gramEnd"/>
      <w:r w:rsidRPr="008E573F">
        <w:rPr>
          <w:rFonts w:ascii="Cascadia Mono" w:eastAsia="Times New Roman" w:hAnsi="Cascadia Mono" w:cs="Cascadia Mono"/>
          <w:color w:val="000000"/>
          <w:sz w:val="19"/>
          <w:szCs w:val="19"/>
        </w:rPr>
        <w:t>_sampling</w:t>
      </w:r>
      <w:proofErr w:type="spellEnd"/>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0000FF"/>
          <w:sz w:val="19"/>
          <w:szCs w:val="19"/>
        </w:rPr>
        <w:t>import</w:t>
      </w: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BorderlineSMOTE</w:t>
      </w:r>
      <w:r w:rsidRPr="008E573F">
        <w:rPr>
          <w:rFonts w:ascii="var(--jp-ui-font-family)" w:eastAsia="Times New Roman" w:hAnsi="var(--jp-ui-font-family)" w:cs="Segoe UI"/>
          <w:color w:val="182026"/>
          <w:sz w:val="21"/>
          <w:szCs w:val="21"/>
        </w:rPr>
        <w:t>In</w:t>
      </w:r>
      <w:proofErr w:type="spellEnd"/>
      <w:r w:rsidRPr="008E573F">
        <w:rPr>
          <w:rFonts w:ascii="var(--jp-ui-font-family)" w:eastAsia="Times New Roman" w:hAnsi="var(--jp-ui-font-family)" w:cs="Segoe UI"/>
          <w:color w:val="182026"/>
          <w:sz w:val="21"/>
          <w:szCs w:val="21"/>
        </w:rPr>
        <w:t xml:space="preserve">                                                                       </w:t>
      </w:r>
    </w:p>
    <w:p w14:paraId="0B370850"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wildfire=</w:t>
      </w:r>
      <w:proofErr w:type="spellStart"/>
      <w:proofErr w:type="gramStart"/>
      <w:r w:rsidRPr="008E573F">
        <w:rPr>
          <w:rFonts w:ascii="Cascadia Mono" w:eastAsia="Times New Roman" w:hAnsi="Cascadia Mono" w:cs="Cascadia Mono"/>
          <w:color w:val="000000"/>
          <w:sz w:val="19"/>
          <w:szCs w:val="19"/>
        </w:rPr>
        <w:t>pd.read</w:t>
      </w:r>
      <w:proofErr w:type="gramEnd"/>
      <w:r w:rsidRPr="008E573F">
        <w:rPr>
          <w:rFonts w:ascii="Cascadia Mono" w:eastAsia="Times New Roman" w:hAnsi="Cascadia Mono" w:cs="Cascadia Mono"/>
          <w:color w:val="000000"/>
          <w:sz w:val="19"/>
          <w:szCs w:val="19"/>
        </w:rPr>
        <w:t>_excel</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Portugal ABCDEF.xlsx'</w:t>
      </w:r>
      <w:r w:rsidRPr="008E573F">
        <w:rPr>
          <w:rFonts w:ascii="Cascadia Mono" w:eastAsia="Times New Roman" w:hAnsi="Cascadia Mono" w:cs="Cascadia Mono"/>
          <w:color w:val="000000"/>
          <w:sz w:val="19"/>
          <w:szCs w:val="19"/>
        </w:rPr>
        <w:t xml:space="preserve">) </w:t>
      </w:r>
    </w:p>
    <w:p w14:paraId="5946A965" w14:textId="77777777" w:rsidR="00393D8B" w:rsidRPr="008E573F" w:rsidRDefault="00393D8B" w:rsidP="00C516D7">
      <w:pPr>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wildfire</w:t>
      </w:r>
    </w:p>
    <w:p w14:paraId="06DD7AB6" w14:textId="2846BCB2" w:rsidR="00393D8B" w:rsidRPr="008E573F" w:rsidRDefault="00393D8B" w:rsidP="00C516D7">
      <w:pPr>
        <w:jc w:val="right"/>
        <w:rPr>
          <w:rFonts w:ascii="var(--jp-ui-font-family)" w:eastAsia="Times New Roman" w:hAnsi="var(--jp-ui-font-family)" w:cs="Segoe UI"/>
          <w:color w:val="182026"/>
          <w:sz w:val="21"/>
          <w:szCs w:val="21"/>
        </w:rPr>
      </w:pPr>
    </w:p>
    <w:tbl>
      <w:tblPr>
        <w:tblW w:w="0" w:type="auto"/>
        <w:jc w:val="center"/>
        <w:tblCellSpacing w:w="15" w:type="dxa"/>
        <w:tblBorders>
          <w:top w:val="outset" w:sz="6" w:space="0" w:color="auto"/>
          <w:left w:val="outset" w:sz="6" w:space="0" w:color="auto"/>
          <w:bottom w:val="outset" w:sz="6" w:space="0" w:color="auto"/>
          <w:right w:val="outset" w:sz="6" w:space="0" w:color="auto"/>
        </w:tblBorders>
        <w:tblLook w:val="04A0" w:firstRow="1" w:lastRow="0" w:firstColumn="1" w:lastColumn="0" w:noHBand="0" w:noVBand="1"/>
      </w:tblPr>
      <w:tblGrid>
        <w:gridCol w:w="479"/>
        <w:gridCol w:w="620"/>
        <w:gridCol w:w="599"/>
        <w:gridCol w:w="599"/>
        <w:gridCol w:w="482"/>
        <w:gridCol w:w="1380"/>
        <w:gridCol w:w="1813"/>
        <w:gridCol w:w="611"/>
        <w:gridCol w:w="596"/>
      </w:tblGrid>
      <w:tr w:rsidR="00393D8B" w:rsidRPr="008E573F" w14:paraId="3038E29B" w14:textId="77777777" w:rsidTr="00472647">
        <w:trPr>
          <w:tblHeade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9B9449F" w14:textId="77777777" w:rsidR="00393D8B" w:rsidRPr="008E573F" w:rsidRDefault="00393D8B" w:rsidP="00C516D7">
            <w:pPr>
              <w:rPr>
                <w:rFonts w:ascii="var(--jp-ui-font-family)" w:eastAsia="Times New Roman" w:hAnsi="var(--jp-ui-font-family)" w:cs="Segoe UI"/>
                <w:color w:val="182026"/>
                <w:sz w:val="21"/>
                <w:szCs w:val="21"/>
              </w:rPr>
            </w:pP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38A83EB"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FFMC</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3F3A777"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DMC</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56C3295"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DC</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2DD5A5E"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ISI</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0E092A0"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Temperature</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265F318"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Relative humidity</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C2BB9EF"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Wind</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488D3FA"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Class</w:t>
            </w:r>
          </w:p>
        </w:tc>
      </w:tr>
      <w:tr w:rsidR="00393D8B" w:rsidRPr="008E573F" w14:paraId="0B11976E"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115A2469"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A338A4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83.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64D10ED"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3.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58F17FC"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85.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D97E7C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7A29C5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6.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454D5E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59DE08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3.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4BB289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A</w:t>
            </w:r>
          </w:p>
        </w:tc>
      </w:tr>
      <w:tr w:rsidR="00393D8B" w:rsidRPr="008E573F" w14:paraId="17727D79"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3CEB17A0"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1F6259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3.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B0D3B9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70.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5B3137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65.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1FEF51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0.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D0CDE3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7.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1B6285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7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437921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2EB499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A</w:t>
            </w:r>
          </w:p>
        </w:tc>
      </w:tr>
      <w:tr w:rsidR="00393D8B" w:rsidRPr="008E573F" w14:paraId="3CE07A66"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1E44421C"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BA8EAA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0.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A3F41F7"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08.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7D28223"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529.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1D757A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D4A5A7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4.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87D551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B35D5F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B5EBF5F"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A</w:t>
            </w:r>
          </w:p>
        </w:tc>
      </w:tr>
      <w:tr w:rsidR="00393D8B" w:rsidRPr="008E573F" w14:paraId="4CB1309E"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0AC4818F"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FAB110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4.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0B84D3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27.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9765E57"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706.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D0E0E03"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F3C843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3.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FA85CB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3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8F9975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3.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A2FF40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A</w:t>
            </w:r>
          </w:p>
        </w:tc>
      </w:tr>
      <w:tr w:rsidR="00393D8B" w:rsidRPr="008E573F" w14:paraId="7A42619A"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44A2FE35"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BFF04C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4.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1682C9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27.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483DAA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706.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167EFD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B67F2C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5.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DD98B9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3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DCC1A6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A1DF4BA"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A</w:t>
            </w:r>
          </w:p>
        </w:tc>
      </w:tr>
      <w:tr w:rsidR="00393D8B" w:rsidRPr="008E573F" w14:paraId="49D389D8"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5FA74F93"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0A4935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4B561C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D73C0D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CBACE6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58C2EE3"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DEF978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B94E07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9735D6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w:t>
            </w:r>
          </w:p>
        </w:tc>
      </w:tr>
      <w:tr w:rsidR="00393D8B" w:rsidRPr="008E573F" w14:paraId="67D953B5"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535BF13E"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51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942C63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2.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1BA2A8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1.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DFD758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74.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F9172C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8.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9ED673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8.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39D1C1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D4B954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7AA35A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E</w:t>
            </w:r>
          </w:p>
        </w:tc>
      </w:tr>
      <w:tr w:rsidR="00393D8B" w:rsidRPr="008E573F" w14:paraId="7B136145"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176D3341"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513</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353F8B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1.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7785AF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9.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F47A10F"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92.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9FA8DAC"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7.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5C19D56D"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8.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61D9D8C"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931F3B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C6007A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E</w:t>
            </w:r>
          </w:p>
        </w:tc>
      </w:tr>
      <w:tr w:rsidR="00393D8B" w:rsidRPr="008E573F" w14:paraId="090ED8C6"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318783B6"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51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36D4A978"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89.2</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7763DF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03.9</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E339FE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31.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D8AD1E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1A2D14D"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2.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E4436A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5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9F1DA5F"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9</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E53346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E</w:t>
            </w:r>
          </w:p>
        </w:tc>
      </w:tr>
      <w:tr w:rsidR="00393D8B" w:rsidRPr="008E573F" w14:paraId="61D43265"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199EC6A0"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51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B369F6B"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4.8</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98ECE0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22.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682834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98.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7F36FE6"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3.9</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21187F1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7.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43D008C5"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EED33A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9</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CE25499"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F</w:t>
            </w:r>
          </w:p>
        </w:tc>
      </w:tr>
      <w:tr w:rsidR="00393D8B" w:rsidRPr="008E573F" w14:paraId="57727DF4" w14:textId="77777777" w:rsidTr="00472647">
        <w:trPr>
          <w:tblCellSpacing w:w="15" w:type="dxa"/>
          <w:jc w:val="center"/>
        </w:trPr>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249E2B1A" w14:textId="77777777" w:rsidR="00393D8B" w:rsidRPr="008E573F" w:rsidRDefault="00393D8B" w:rsidP="00C516D7">
            <w:pPr>
              <w:jc w:val="center"/>
              <w:rPr>
                <w:rFonts w:ascii="var(--jp-ui-font-family)" w:eastAsia="Times New Roman" w:hAnsi="var(--jp-ui-font-family)" w:cs="Segoe UI"/>
                <w:b/>
                <w:bCs/>
                <w:color w:val="182026"/>
                <w:sz w:val="21"/>
                <w:szCs w:val="21"/>
              </w:rPr>
            </w:pPr>
            <w:r w:rsidRPr="008E573F">
              <w:rPr>
                <w:rFonts w:ascii="var(--jp-ui-font-family)" w:eastAsia="Times New Roman" w:hAnsi="var(--jp-ui-font-family)" w:cs="Segoe UI"/>
                <w:b/>
                <w:bCs/>
                <w:color w:val="182026"/>
                <w:sz w:val="21"/>
                <w:szCs w:val="21"/>
              </w:rPr>
              <w:t>51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2E8593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92.5</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6B270FD"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121.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06A558A1"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674.4</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045CD3E"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8.6</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60DF723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5.1</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772D14F2"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27</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78982E0"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4.0</w:t>
            </w:r>
          </w:p>
        </w:tc>
        <w:tc>
          <w:tcPr>
            <w:tcW w:w="0" w:type="auto"/>
            <w:tcBorders>
              <w:top w:val="outset" w:sz="6" w:space="0" w:color="auto"/>
              <w:left w:val="outset" w:sz="6" w:space="0" w:color="auto"/>
              <w:bottom w:val="outset" w:sz="6" w:space="0" w:color="auto"/>
              <w:right w:val="outset" w:sz="6" w:space="0" w:color="auto"/>
            </w:tcBorders>
            <w:tcMar>
              <w:top w:w="15" w:type="dxa"/>
              <w:left w:w="15" w:type="dxa"/>
              <w:bottom w:w="15" w:type="dxa"/>
              <w:right w:w="15" w:type="dxa"/>
            </w:tcMar>
            <w:vAlign w:val="center"/>
            <w:hideMark/>
          </w:tcPr>
          <w:p w14:paraId="116E81B4" w14:textId="77777777" w:rsidR="00393D8B" w:rsidRPr="008E573F" w:rsidRDefault="00393D8B" w:rsidP="00C516D7">
            <w:pPr>
              <w:jc w:val="center"/>
              <w:rPr>
                <w:rFonts w:ascii="var(--jp-ui-font-family)" w:eastAsia="Times New Roman" w:hAnsi="var(--jp-ui-font-family)" w:cs="Segoe UI"/>
                <w:color w:val="182026"/>
                <w:sz w:val="21"/>
                <w:szCs w:val="21"/>
              </w:rPr>
            </w:pPr>
            <w:r w:rsidRPr="008E573F">
              <w:rPr>
                <w:rFonts w:ascii="var(--jp-ui-font-family)" w:eastAsia="Times New Roman" w:hAnsi="var(--jp-ui-font-family)" w:cs="Segoe UI"/>
                <w:color w:val="182026"/>
                <w:sz w:val="21"/>
                <w:szCs w:val="21"/>
              </w:rPr>
              <w:t>F</w:t>
            </w:r>
          </w:p>
        </w:tc>
      </w:tr>
    </w:tbl>
    <w:p w14:paraId="5E56CFE2" w14:textId="77777777" w:rsidR="00393D8B" w:rsidRPr="008E573F" w:rsidRDefault="00393D8B" w:rsidP="00C516D7">
      <w:pPr>
        <w:pStyle w:val="NormalWeb"/>
        <w:jc w:val="center"/>
        <w:rPr>
          <w:rFonts w:ascii="var(--jp-content-font-family)" w:hAnsi="var(--jp-content-font-family)" w:cs="Segoe UI"/>
          <w:color w:val="182026"/>
          <w:sz w:val="21"/>
          <w:szCs w:val="21"/>
        </w:rPr>
      </w:pPr>
      <w:r w:rsidRPr="008E573F">
        <w:rPr>
          <w:rFonts w:ascii="var(--jp-content-font-family)" w:hAnsi="var(--jp-content-font-family)" w:cs="Segoe UI"/>
          <w:color w:val="182026"/>
          <w:sz w:val="21"/>
          <w:szCs w:val="21"/>
        </w:rPr>
        <w:t>517 rows × 8 columns</w:t>
      </w:r>
    </w:p>
    <w:p w14:paraId="77296B44"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x=</w:t>
      </w:r>
      <w:proofErr w:type="spellStart"/>
      <w:proofErr w:type="gramStart"/>
      <w:r w:rsidRPr="008E573F">
        <w:rPr>
          <w:rFonts w:ascii="Cascadia Mono" w:eastAsia="Times New Roman" w:hAnsi="Cascadia Mono" w:cs="Cascadia Mono"/>
          <w:color w:val="000000"/>
          <w:sz w:val="19"/>
          <w:szCs w:val="19"/>
        </w:rPr>
        <w:t>wildfire.drop</w:t>
      </w:r>
      <w:proofErr w:type="spellEnd"/>
      <w:proofErr w:type="gram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Class'</w:t>
      </w:r>
      <w:r w:rsidRPr="008E573F">
        <w:rPr>
          <w:rFonts w:ascii="Cascadia Mono" w:eastAsia="Times New Roman" w:hAnsi="Cascadia Mono" w:cs="Cascadia Mono"/>
          <w:color w:val="000000"/>
          <w:sz w:val="19"/>
          <w:szCs w:val="19"/>
        </w:rPr>
        <w:t>],axis=1)</w:t>
      </w:r>
    </w:p>
    <w:p w14:paraId="0B051168"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y=wildfire[</w:t>
      </w:r>
      <w:r w:rsidRPr="008E573F">
        <w:rPr>
          <w:rFonts w:ascii="Cascadia Mono" w:eastAsia="Times New Roman" w:hAnsi="Cascadia Mono" w:cs="Cascadia Mono"/>
          <w:color w:val="A31515"/>
          <w:sz w:val="19"/>
          <w:szCs w:val="19"/>
        </w:rPr>
        <w:t>'Class'</w:t>
      </w:r>
      <w:r w:rsidRPr="008E573F">
        <w:rPr>
          <w:rFonts w:ascii="Cascadia Mono" w:eastAsia="Times New Roman" w:hAnsi="Cascadia Mono" w:cs="Cascadia Mono"/>
          <w:color w:val="000000"/>
          <w:sz w:val="19"/>
          <w:szCs w:val="19"/>
        </w:rPr>
        <w:t>]</w:t>
      </w:r>
    </w:p>
    <w:p w14:paraId="5C798671"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oversampled = </w:t>
      </w:r>
      <w:proofErr w:type="gramStart"/>
      <w:r w:rsidRPr="008E573F">
        <w:rPr>
          <w:rFonts w:ascii="Cascadia Mono" w:eastAsia="Times New Roman" w:hAnsi="Cascadia Mono" w:cs="Cascadia Mono"/>
          <w:color w:val="000000"/>
          <w:sz w:val="19"/>
          <w:szCs w:val="19"/>
        </w:rPr>
        <w:t>SMOTE(</w:t>
      </w:r>
      <w:proofErr w:type="spellStart"/>
      <w:proofErr w:type="gramEnd"/>
      <w:r w:rsidRPr="008E573F">
        <w:rPr>
          <w:rFonts w:ascii="Cascadia Mono" w:eastAsia="Times New Roman" w:hAnsi="Cascadia Mono" w:cs="Cascadia Mono"/>
          <w:color w:val="000000"/>
          <w:sz w:val="19"/>
          <w:szCs w:val="19"/>
        </w:rPr>
        <w:t>sampling_strategy</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auto'</w:t>
      </w:r>
      <w:r w:rsidRPr="008E573F">
        <w:rPr>
          <w:rFonts w:ascii="Cascadia Mono" w:eastAsia="Times New Roman" w:hAnsi="Cascadia Mono" w:cs="Cascadia Mono"/>
          <w:color w:val="000000"/>
          <w:sz w:val="19"/>
          <w:szCs w:val="19"/>
        </w:rPr>
        <w:t xml:space="preserve">, </w:t>
      </w:r>
    </w:p>
    <w:p w14:paraId="3D2777B7"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random_state</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5,k</w:t>
      </w:r>
      <w:proofErr w:type="gramEnd"/>
      <w:r w:rsidRPr="008E573F">
        <w:rPr>
          <w:rFonts w:ascii="Cascadia Mono" w:eastAsia="Times New Roman" w:hAnsi="Cascadia Mono" w:cs="Cascadia Mono"/>
          <w:color w:val="000000"/>
          <w:sz w:val="19"/>
          <w:szCs w:val="19"/>
        </w:rPr>
        <w:t>_neighbors = 1</w:t>
      </w:r>
    </w:p>
    <w:p w14:paraId="2E287914"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
    <w:p w14:paraId="61B9C6AF" w14:textId="77777777" w:rsidR="00393D8B" w:rsidRPr="008E573F" w:rsidRDefault="00393D8B" w:rsidP="00C516D7">
      <w:pPr>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x, y = </w:t>
      </w:r>
      <w:proofErr w:type="spellStart"/>
      <w:r w:rsidRPr="008E573F">
        <w:rPr>
          <w:rFonts w:ascii="Cascadia Mono" w:eastAsia="Times New Roman" w:hAnsi="Cascadia Mono" w:cs="Cascadia Mono"/>
          <w:color w:val="000000"/>
          <w:sz w:val="19"/>
          <w:szCs w:val="19"/>
        </w:rPr>
        <w:t>oversampled.fit_</w:t>
      </w:r>
      <w:proofErr w:type="gramStart"/>
      <w:r w:rsidRPr="008E573F">
        <w:rPr>
          <w:rFonts w:ascii="Cascadia Mono" w:eastAsia="Times New Roman" w:hAnsi="Cascadia Mono" w:cs="Cascadia Mono"/>
          <w:color w:val="000000"/>
          <w:sz w:val="19"/>
          <w:szCs w:val="19"/>
        </w:rPr>
        <w:t>resample</w:t>
      </w:r>
      <w:proofErr w:type="spellEnd"/>
      <w:r w:rsidRPr="008E573F">
        <w:rPr>
          <w:rFonts w:ascii="Cascadia Mono" w:eastAsia="Times New Roman" w:hAnsi="Cascadia Mono" w:cs="Cascadia Mono"/>
          <w:color w:val="000000"/>
          <w:sz w:val="19"/>
          <w:szCs w:val="19"/>
        </w:rPr>
        <w:t>(</w:t>
      </w:r>
      <w:proofErr w:type="gramEnd"/>
      <w:r w:rsidRPr="008E573F">
        <w:rPr>
          <w:rFonts w:ascii="Cascadia Mono" w:eastAsia="Times New Roman" w:hAnsi="Cascadia Mono" w:cs="Cascadia Mono"/>
          <w:color w:val="000000"/>
          <w:sz w:val="19"/>
          <w:szCs w:val="19"/>
        </w:rPr>
        <w:t>x, y)</w:t>
      </w:r>
    </w:p>
    <w:p w14:paraId="2F082049" w14:textId="77777777" w:rsidR="00393D8B" w:rsidRPr="008E573F" w:rsidRDefault="00393D8B" w:rsidP="00C516D7">
      <w:pPr>
        <w:pStyle w:val="HTMLPreformatted"/>
        <w:rPr>
          <w:rStyle w:val="p"/>
        </w:rPr>
      </w:pPr>
      <w:r w:rsidRPr="008E573F">
        <w:rPr>
          <w:rFonts w:ascii="Cascadia Mono" w:hAnsi="Cascadia Mono" w:cs="Cascadia Mono"/>
          <w:color w:val="000000"/>
          <w:sz w:val="19"/>
          <w:szCs w:val="19"/>
        </w:rPr>
        <w:t>x_</w:t>
      </w:r>
      <w:proofErr w:type="gramStart"/>
      <w:r w:rsidRPr="008E573F">
        <w:rPr>
          <w:rFonts w:ascii="Cascadia Mono" w:hAnsi="Cascadia Mono" w:cs="Cascadia Mono"/>
          <w:color w:val="000000"/>
          <w:sz w:val="19"/>
          <w:szCs w:val="19"/>
        </w:rPr>
        <w:t>train,x</w:t>
      </w:r>
      <w:proofErr w:type="gramEnd"/>
      <w:r w:rsidRPr="008E573F">
        <w:rPr>
          <w:rFonts w:ascii="Cascadia Mono" w:hAnsi="Cascadia Mono" w:cs="Cascadia Mono"/>
          <w:color w:val="000000"/>
          <w:sz w:val="19"/>
          <w:szCs w:val="19"/>
        </w:rPr>
        <w:t>_test,y_train,y_test=train_test_split(x,y,test_size=0.250,random_state=10)</w:t>
      </w:r>
    </w:p>
    <w:p w14:paraId="3B89B844"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var(--jp-ui-font-family)" w:eastAsia="Times New Roman" w:hAnsi="var(--jp-ui-font-family)" w:cs="Segoe UI"/>
          <w:color w:val="182026"/>
          <w:sz w:val="21"/>
          <w:szCs w:val="21"/>
        </w:rPr>
      </w:pPr>
    </w:p>
    <w:p w14:paraId="2D6EC9A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y_train.value_</w:t>
      </w:r>
      <w:proofErr w:type="gramStart"/>
      <w:r w:rsidRPr="008E573F">
        <w:rPr>
          <w:rFonts w:ascii="Cascadia Mono" w:eastAsia="Times New Roman" w:hAnsi="Cascadia Mono" w:cs="Cascadia Mono"/>
          <w:color w:val="000000"/>
          <w:sz w:val="19"/>
          <w:szCs w:val="19"/>
        </w:rPr>
        <w:t>counts</w:t>
      </w:r>
      <w:proofErr w:type="spellEnd"/>
      <w:r w:rsidRPr="008E573F">
        <w:rPr>
          <w:rFonts w:ascii="Cascadia Mono" w:eastAsia="Times New Roman" w:hAnsi="Cascadia Mono" w:cs="Cascadia Mono"/>
          <w:color w:val="000000"/>
          <w:sz w:val="19"/>
          <w:szCs w:val="19"/>
        </w:rPr>
        <w:t>(</w:t>
      </w:r>
      <w:proofErr w:type="gramEnd"/>
      <w:r w:rsidRPr="008E573F">
        <w:rPr>
          <w:rFonts w:ascii="Cascadia Mono" w:eastAsia="Times New Roman" w:hAnsi="Cascadia Mono" w:cs="Cascadia Mono"/>
          <w:color w:val="000000"/>
          <w:sz w:val="19"/>
          <w:szCs w:val="19"/>
        </w:rPr>
        <w:t>)</w:t>
      </w:r>
    </w:p>
    <w:p w14:paraId="0E3B6B1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gramStart"/>
      <w:r w:rsidRPr="008E573F">
        <w:rPr>
          <w:rFonts w:ascii="Cascadia Mono" w:eastAsia="Times New Roman" w:hAnsi="Cascadia Mono" w:cs="Cascadia Mono"/>
          <w:color w:val="000000"/>
          <w:sz w:val="19"/>
          <w:szCs w:val="19"/>
        </w:rPr>
        <w:t>wildfire.info(</w:t>
      </w:r>
      <w:proofErr w:type="gramEnd"/>
      <w:r w:rsidRPr="008E573F">
        <w:rPr>
          <w:rFonts w:ascii="Cascadia Mono" w:eastAsia="Times New Roman" w:hAnsi="Cascadia Mono" w:cs="Cascadia Mono"/>
          <w:color w:val="000000"/>
          <w:sz w:val="19"/>
          <w:szCs w:val="19"/>
        </w:rPr>
        <w:t>)</w:t>
      </w:r>
    </w:p>
    <w:p w14:paraId="1888B750"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wildfire.isnull</w:t>
      </w:r>
      <w:proofErr w:type="spellEnd"/>
      <w:proofErr w:type="gramEnd"/>
      <w:r w:rsidRPr="008E573F">
        <w:rPr>
          <w:rFonts w:ascii="Cascadia Mono" w:eastAsia="Times New Roman" w:hAnsi="Cascadia Mono" w:cs="Cascadia Mono"/>
          <w:color w:val="000000"/>
          <w:sz w:val="19"/>
          <w:szCs w:val="19"/>
        </w:rPr>
        <w:t>().any()</w:t>
      </w:r>
    </w:p>
    <w:p w14:paraId="5B49E0A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var(--jp-ui-font-family)" w:eastAsia="Times New Roman" w:hAnsi="var(--jp-ui-font-family)" w:cs="Segoe UI"/>
          <w:color w:val="182026"/>
          <w:sz w:val="21"/>
          <w:szCs w:val="21"/>
        </w:rPr>
      </w:pPr>
    </w:p>
    <w:p w14:paraId="3C3CFEC0"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FFMC                 False</w:t>
      </w:r>
    </w:p>
    <w:p w14:paraId="0B05E48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DMC                  False</w:t>
      </w:r>
    </w:p>
    <w:p w14:paraId="7C1D6556"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DC                   False</w:t>
      </w:r>
    </w:p>
    <w:p w14:paraId="0EC580F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ISI                  False</w:t>
      </w:r>
    </w:p>
    <w:p w14:paraId="49F14CC9"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Temperature          False</w:t>
      </w:r>
    </w:p>
    <w:p w14:paraId="491B98AE"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Relative humidity    False</w:t>
      </w:r>
    </w:p>
    <w:p w14:paraId="42BD2700"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Wind                 False</w:t>
      </w:r>
    </w:p>
    <w:p w14:paraId="6D8DF208"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Class                False</w:t>
      </w:r>
    </w:p>
    <w:p w14:paraId="798AFE3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dtype</w:t>
      </w:r>
      <w:proofErr w:type="spellEnd"/>
      <w:r w:rsidRPr="008E573F">
        <w:rPr>
          <w:rFonts w:ascii="Cascadia Mono" w:eastAsia="Times New Roman" w:hAnsi="Cascadia Mono" w:cs="Cascadia Mono"/>
          <w:color w:val="000000"/>
          <w:sz w:val="19"/>
          <w:szCs w:val="19"/>
        </w:rPr>
        <w:t>: bool</w:t>
      </w:r>
    </w:p>
    <w:p w14:paraId="432088DA"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var(--jp-ui-font-family)" w:eastAsia="Times New Roman" w:hAnsi="var(--jp-ui-font-family)" w:cs="Segoe UI"/>
          <w:color w:val="182026"/>
          <w:sz w:val="21"/>
          <w:szCs w:val="21"/>
        </w:rPr>
      </w:pPr>
    </w:p>
    <w:p w14:paraId="522EE35E"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2B91AF"/>
          <w:sz w:val="19"/>
          <w:szCs w:val="19"/>
        </w:rPr>
        <w:t>xgbc</w:t>
      </w:r>
      <w:proofErr w:type="spellEnd"/>
      <w:r w:rsidRPr="008E573F">
        <w:rPr>
          <w:rFonts w:ascii="Cascadia Mono" w:eastAsia="Times New Roman" w:hAnsi="Cascadia Mono" w:cs="Cascadia Mono"/>
          <w:color w:val="2B91AF"/>
          <w:sz w:val="19"/>
          <w:szCs w:val="19"/>
        </w:rPr>
        <w:t>=</w:t>
      </w:r>
      <w:proofErr w:type="spellStart"/>
      <w:proofErr w:type="gramStart"/>
      <w:r w:rsidRPr="008E573F">
        <w:rPr>
          <w:rFonts w:ascii="Cascadia Mono" w:eastAsia="Times New Roman" w:hAnsi="Cascadia Mono" w:cs="Cascadia Mono"/>
          <w:color w:val="000000"/>
          <w:sz w:val="19"/>
          <w:szCs w:val="19"/>
        </w:rPr>
        <w:t>xgb.XGBClassifier</w:t>
      </w:r>
      <w:proofErr w:type="spellEnd"/>
      <w:proofErr w:type="gramEnd"/>
      <w:r w:rsidRPr="008E573F">
        <w:rPr>
          <w:rFonts w:ascii="Cascadia Mono" w:eastAsia="Times New Roman" w:hAnsi="Cascadia Mono" w:cs="Cascadia Mono"/>
          <w:color w:val="000000"/>
          <w:sz w:val="19"/>
          <w:szCs w:val="19"/>
        </w:rPr>
        <w:t>(objective=</w:t>
      </w:r>
      <w:r w:rsidRPr="008E573F">
        <w:rPr>
          <w:rFonts w:ascii="Cascadia Mono" w:eastAsia="Times New Roman" w:hAnsi="Cascadia Mono" w:cs="Cascadia Mono"/>
          <w:color w:val="A31515"/>
          <w:sz w:val="19"/>
          <w:szCs w:val="19"/>
        </w:rPr>
        <w:t>'</w:t>
      </w:r>
      <w:proofErr w:type="spellStart"/>
      <w:r w:rsidRPr="008E573F">
        <w:rPr>
          <w:rFonts w:ascii="Cascadia Mono" w:eastAsia="Times New Roman" w:hAnsi="Cascadia Mono" w:cs="Cascadia Mono"/>
          <w:color w:val="A31515"/>
          <w:sz w:val="19"/>
          <w:szCs w:val="19"/>
        </w:rPr>
        <w:t>multi:softprob</w:t>
      </w:r>
      <w:proofErr w:type="spellEnd"/>
      <w:r w:rsidRPr="008E573F">
        <w:rPr>
          <w:rFonts w:ascii="Cascadia Mono" w:eastAsia="Times New Roman" w:hAnsi="Cascadia Mono" w:cs="Cascadia Mono"/>
          <w:color w:val="A31515"/>
          <w:sz w:val="19"/>
          <w:szCs w:val="19"/>
        </w:rPr>
        <w:t>'</w:t>
      </w:r>
      <w:r w:rsidRPr="008E573F">
        <w:rPr>
          <w:rFonts w:ascii="Cascadia Mono" w:eastAsia="Times New Roman" w:hAnsi="Cascadia Mono" w:cs="Cascadia Mono"/>
          <w:color w:val="000000"/>
          <w:sz w:val="19"/>
          <w:szCs w:val="19"/>
        </w:rPr>
        <w:t>,</w:t>
      </w:r>
    </w:p>
    <w:p w14:paraId="6BD5749F"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learning_rate</w:t>
      </w:r>
      <w:proofErr w:type="spellEnd"/>
      <w:r w:rsidRPr="008E573F">
        <w:rPr>
          <w:rFonts w:ascii="Cascadia Mono" w:eastAsia="Times New Roman" w:hAnsi="Cascadia Mono" w:cs="Cascadia Mono"/>
          <w:color w:val="000000"/>
          <w:sz w:val="19"/>
          <w:szCs w:val="19"/>
        </w:rPr>
        <w:t xml:space="preserve"> =0.6,</w:t>
      </w:r>
    </w:p>
    <w:p w14:paraId="76E7F20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n_estimators</w:t>
      </w:r>
      <w:proofErr w:type="spellEnd"/>
      <w:r w:rsidRPr="008E573F">
        <w:rPr>
          <w:rFonts w:ascii="Cascadia Mono" w:eastAsia="Times New Roman" w:hAnsi="Cascadia Mono" w:cs="Cascadia Mono"/>
          <w:color w:val="000000"/>
          <w:sz w:val="19"/>
          <w:szCs w:val="19"/>
        </w:rPr>
        <w:t>=800,</w:t>
      </w:r>
    </w:p>
    <w:p w14:paraId="3B3D7A9F"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max_depth</w:t>
      </w:r>
      <w:proofErr w:type="spellEnd"/>
      <w:r w:rsidRPr="008E573F">
        <w:rPr>
          <w:rFonts w:ascii="Cascadia Mono" w:eastAsia="Times New Roman" w:hAnsi="Cascadia Mono" w:cs="Cascadia Mono"/>
          <w:color w:val="000000"/>
          <w:sz w:val="19"/>
          <w:szCs w:val="19"/>
        </w:rPr>
        <w:t>=6,</w:t>
      </w:r>
    </w:p>
    <w:p w14:paraId="4095EB85"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min_child_weight</w:t>
      </w:r>
      <w:proofErr w:type="spellEnd"/>
      <w:r w:rsidRPr="008E573F">
        <w:rPr>
          <w:rFonts w:ascii="Cascadia Mono" w:eastAsia="Times New Roman" w:hAnsi="Cascadia Mono" w:cs="Cascadia Mono"/>
          <w:color w:val="000000"/>
          <w:sz w:val="19"/>
          <w:szCs w:val="19"/>
        </w:rPr>
        <w:t>=0,</w:t>
      </w:r>
    </w:p>
    <w:p w14:paraId="52792B4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gamma=0.2,</w:t>
      </w:r>
    </w:p>
    <w:p w14:paraId="0D7E1418"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subsample=0.9,</w:t>
      </w:r>
    </w:p>
    <w:p w14:paraId="38D59344"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olsample_bytree</w:t>
      </w:r>
      <w:proofErr w:type="spellEnd"/>
      <w:r w:rsidRPr="008E573F">
        <w:rPr>
          <w:rFonts w:ascii="Cascadia Mono" w:eastAsia="Times New Roman" w:hAnsi="Cascadia Mono" w:cs="Cascadia Mono"/>
          <w:color w:val="000000"/>
          <w:sz w:val="19"/>
          <w:szCs w:val="19"/>
        </w:rPr>
        <w:t>=0.7,</w:t>
      </w:r>
    </w:p>
    <w:p w14:paraId="747F7A88"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nthread</w:t>
      </w:r>
      <w:proofErr w:type="spellEnd"/>
      <w:r w:rsidRPr="008E573F">
        <w:rPr>
          <w:rFonts w:ascii="Cascadia Mono" w:eastAsia="Times New Roman" w:hAnsi="Cascadia Mono" w:cs="Cascadia Mono"/>
          <w:color w:val="000000"/>
          <w:sz w:val="19"/>
          <w:szCs w:val="19"/>
        </w:rPr>
        <w:t>=40,</w:t>
      </w:r>
    </w:p>
    <w:p w14:paraId="598CA3A6"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                         seed=230)</w:t>
      </w:r>
    </w:p>
    <w:p w14:paraId="036EF50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xgbc.fi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x_</w:t>
      </w:r>
      <w:proofErr w:type="gramStart"/>
      <w:r w:rsidRPr="008E573F">
        <w:rPr>
          <w:rFonts w:ascii="Cascadia Mono" w:eastAsia="Times New Roman" w:hAnsi="Cascadia Mono" w:cs="Cascadia Mono"/>
          <w:color w:val="000000"/>
          <w:sz w:val="19"/>
          <w:szCs w:val="19"/>
        </w:rPr>
        <w:t>train,y</w:t>
      </w:r>
      <w:proofErr w:type="gramEnd"/>
      <w:r w:rsidRPr="008E573F">
        <w:rPr>
          <w:rFonts w:ascii="Cascadia Mono" w:eastAsia="Times New Roman" w:hAnsi="Cascadia Mono" w:cs="Cascadia Mono"/>
          <w:color w:val="000000"/>
          <w:sz w:val="19"/>
          <w:szCs w:val="19"/>
        </w:rPr>
        <w:t>_train</w:t>
      </w:r>
      <w:proofErr w:type="spellEnd"/>
      <w:r w:rsidRPr="008E573F">
        <w:rPr>
          <w:rFonts w:ascii="Cascadia Mono" w:eastAsia="Times New Roman" w:hAnsi="Cascadia Mono" w:cs="Cascadia Mono"/>
          <w:color w:val="000000"/>
          <w:sz w:val="19"/>
          <w:szCs w:val="19"/>
        </w:rPr>
        <w:t>)</w:t>
      </w:r>
    </w:p>
    <w:p w14:paraId="52BB6363"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predictions = </w:t>
      </w:r>
      <w:proofErr w:type="spellStart"/>
      <w:proofErr w:type="gramStart"/>
      <w:r w:rsidRPr="008E573F">
        <w:rPr>
          <w:rFonts w:ascii="Cascadia Mono" w:eastAsia="Times New Roman" w:hAnsi="Cascadia Mono" w:cs="Cascadia Mono"/>
          <w:color w:val="000000"/>
          <w:sz w:val="19"/>
          <w:szCs w:val="19"/>
        </w:rPr>
        <w:t>xgbc.predict</w:t>
      </w:r>
      <w:proofErr w:type="spellEnd"/>
      <w:proofErr w:type="gram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
    <w:p w14:paraId="79E0B63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 xml:space="preserve">accuracy = </w:t>
      </w:r>
      <w:proofErr w:type="spellStart"/>
      <w:r w:rsidRPr="008E573F">
        <w:rPr>
          <w:rFonts w:ascii="Cascadia Mono" w:eastAsia="Times New Roman" w:hAnsi="Cascadia Mono" w:cs="Cascadia Mono"/>
          <w:color w:val="000000"/>
          <w:sz w:val="19"/>
          <w:szCs w:val="19"/>
        </w:rPr>
        <w:t>accuracy_</w:t>
      </w:r>
      <w:proofErr w:type="gramStart"/>
      <w:r w:rsidRPr="008E573F">
        <w:rPr>
          <w:rFonts w:ascii="Cascadia Mono" w:eastAsia="Times New Roman" w:hAnsi="Cascadia Mono" w:cs="Cascadia Mono"/>
          <w:color w:val="000000"/>
          <w:sz w:val="19"/>
          <w:szCs w:val="19"/>
        </w:rPr>
        <w:t>score</w:t>
      </w:r>
      <w:proofErr w:type="spellEnd"/>
      <w:r w:rsidRPr="008E573F">
        <w:rPr>
          <w:rFonts w:ascii="Cascadia Mono" w:eastAsia="Times New Roman" w:hAnsi="Cascadia Mono" w:cs="Cascadia Mono"/>
          <w:color w:val="000000"/>
          <w:sz w:val="19"/>
          <w:szCs w:val="19"/>
        </w:rPr>
        <w:t>(</w:t>
      </w:r>
      <w:proofErr w:type="spellStart"/>
      <w:proofErr w:type="gramEnd"/>
      <w:r w:rsidRPr="008E573F">
        <w:rPr>
          <w:rFonts w:ascii="Cascadia Mono" w:eastAsia="Times New Roman" w:hAnsi="Cascadia Mono" w:cs="Cascadia Mono"/>
          <w:color w:val="000000"/>
          <w:sz w:val="19"/>
          <w:szCs w:val="19"/>
        </w:rPr>
        <w:t>y_test</w:t>
      </w:r>
      <w:proofErr w:type="spellEnd"/>
      <w:r w:rsidRPr="008E573F">
        <w:rPr>
          <w:rFonts w:ascii="Cascadia Mono" w:eastAsia="Times New Roman" w:hAnsi="Cascadia Mono" w:cs="Cascadia Mono"/>
          <w:color w:val="000000"/>
          <w:sz w:val="19"/>
          <w:szCs w:val="19"/>
        </w:rPr>
        <w:t xml:space="preserve">, predictions) </w:t>
      </w:r>
    </w:p>
    <w:p w14:paraId="3CBC23DE"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roofErr w:type="gramStart"/>
      <w:r w:rsidRPr="008E573F">
        <w:rPr>
          <w:rFonts w:ascii="Cascadia Mono" w:eastAsia="Times New Roman" w:hAnsi="Cascadia Mono" w:cs="Cascadia Mono"/>
          <w:color w:val="0000FF"/>
          <w:sz w:val="19"/>
          <w:szCs w:val="19"/>
        </w:rPr>
        <w:t>print</w:t>
      </w:r>
      <w:r w:rsidRPr="008E573F">
        <w:rPr>
          <w:rFonts w:ascii="Cascadia Mono" w:eastAsia="Times New Roman" w:hAnsi="Cascadia Mono" w:cs="Cascadia Mono"/>
          <w:color w:val="000000"/>
          <w:sz w:val="19"/>
          <w:szCs w:val="19"/>
        </w:rPr>
        <w:t>(</w:t>
      </w:r>
      <w:proofErr w:type="gramEnd"/>
      <w:r w:rsidRPr="008E573F">
        <w:rPr>
          <w:rFonts w:ascii="Cascadia Mono" w:eastAsia="Times New Roman" w:hAnsi="Cascadia Mono" w:cs="Cascadia Mono"/>
          <w:color w:val="A31515"/>
          <w:sz w:val="19"/>
          <w:szCs w:val="19"/>
        </w:rPr>
        <w:t>"Accuracy: %.2f%%"</w:t>
      </w:r>
      <w:r w:rsidRPr="008E573F">
        <w:rPr>
          <w:rFonts w:ascii="Cascadia Mono" w:eastAsia="Times New Roman" w:hAnsi="Cascadia Mono" w:cs="Cascadia Mono"/>
          <w:color w:val="000000"/>
          <w:sz w:val="19"/>
          <w:szCs w:val="19"/>
        </w:rPr>
        <w:t xml:space="preserve"> % (accuracy * 100.0))</w:t>
      </w:r>
      <w:r w:rsidRPr="008E573F">
        <w:rPr>
          <w:color w:val="000000"/>
        </w:rPr>
        <w:t xml:space="preserve">                                                                   </w:t>
      </w:r>
    </w:p>
    <w:p w14:paraId="0513F766" w14:textId="71484710"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ar(--jp-ui-font-family)" w:eastAsia="Times New Roman" w:hAnsi="var(--jp-ui-font-family)" w:cs="Segoe UI"/>
          <w:color w:val="182026"/>
          <w:sz w:val="21"/>
          <w:szCs w:val="21"/>
        </w:rPr>
      </w:pPr>
      <w:r w:rsidRPr="008E573F">
        <w:rPr>
          <w:color w:val="000000"/>
        </w:rPr>
        <w:t xml:space="preserve">     </w:t>
      </w:r>
    </w:p>
    <w:p w14:paraId="6A06ACE3"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r w:rsidRPr="008E573F">
        <w:rPr>
          <w:rFonts w:ascii="Cascadia Mono" w:eastAsia="Times New Roman" w:hAnsi="Cascadia Mono" w:cs="Cascadia Mono"/>
          <w:color w:val="000000"/>
          <w:sz w:val="19"/>
          <w:szCs w:val="19"/>
        </w:rPr>
        <w:t>Accuracy: 84.14%</w:t>
      </w:r>
    </w:p>
    <w:p w14:paraId="7603522E" w14:textId="77777777" w:rsidR="00393D8B" w:rsidRPr="008E573F" w:rsidRDefault="00393D8B" w:rsidP="00C516D7">
      <w:pPr>
        <w:pStyle w:val="HTMLPreformatted"/>
        <w:rPr>
          <w:color w:val="182026"/>
        </w:rPr>
      </w:pPr>
    </w:p>
    <w:p w14:paraId="2B70667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 xml:space="preserve"> = [</w:t>
      </w:r>
      <w:r w:rsidRPr="008E573F">
        <w:rPr>
          <w:rFonts w:ascii="Cascadia Mono" w:eastAsia="Times New Roman" w:hAnsi="Cascadia Mono" w:cs="Cascadia Mono"/>
          <w:color w:val="A31515"/>
          <w:sz w:val="19"/>
          <w:szCs w:val="19"/>
        </w:rPr>
        <w:t>'A'</w:t>
      </w:r>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A31515"/>
          <w:sz w:val="19"/>
          <w:szCs w:val="19"/>
        </w:rPr>
        <w:t>'B'</w:t>
      </w:r>
      <w:r w:rsidRPr="008E573F">
        <w:rPr>
          <w:rFonts w:ascii="Cascadia Mono" w:eastAsia="Times New Roman" w:hAnsi="Cascadia Mono" w:cs="Cascadia Mono"/>
          <w:color w:val="000000"/>
          <w:sz w:val="19"/>
          <w:szCs w:val="19"/>
        </w:rPr>
        <w:t xml:space="preserve">, </w:t>
      </w:r>
      <w:r w:rsidRPr="008E573F">
        <w:rPr>
          <w:rFonts w:ascii="Cascadia Mono" w:eastAsia="Times New Roman" w:hAnsi="Cascadia Mono" w:cs="Cascadia Mono"/>
          <w:color w:val="A31515"/>
          <w:sz w:val="19"/>
          <w:szCs w:val="19"/>
        </w:rPr>
        <w:t>'C'</w:t>
      </w:r>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D'</w:t>
      </w:r>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E'</w:t>
      </w:r>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F'</w:t>
      </w:r>
      <w:r w:rsidRPr="008E573F">
        <w:rPr>
          <w:rFonts w:ascii="Cascadia Mono" w:eastAsia="Times New Roman" w:hAnsi="Cascadia Mono" w:cs="Cascadia Mono"/>
          <w:color w:val="000000"/>
          <w:sz w:val="19"/>
          <w:szCs w:val="19"/>
        </w:rPr>
        <w:t>]</w:t>
      </w:r>
    </w:p>
    <w:p w14:paraId="12186104"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disp</w:t>
      </w:r>
      <w:proofErr w:type="spellEnd"/>
      <w:r w:rsidRPr="008E573F">
        <w:rPr>
          <w:rFonts w:ascii="Cascadia Mono" w:eastAsia="Times New Roman" w:hAnsi="Cascadia Mono" w:cs="Cascadia Mono"/>
          <w:color w:val="000000"/>
          <w:sz w:val="19"/>
          <w:szCs w:val="19"/>
        </w:rPr>
        <w:t xml:space="preserve"> = </w:t>
      </w:r>
      <w:proofErr w:type="spellStart"/>
      <w:r w:rsidRPr="008E573F">
        <w:rPr>
          <w:rFonts w:ascii="Cascadia Mono" w:eastAsia="Times New Roman" w:hAnsi="Cascadia Mono" w:cs="Cascadia Mono"/>
          <w:color w:val="000000"/>
          <w:sz w:val="19"/>
          <w:szCs w:val="19"/>
        </w:rPr>
        <w:t>plot_confusion_</w:t>
      </w:r>
      <w:proofErr w:type="gramStart"/>
      <w:r w:rsidRPr="008E573F">
        <w:rPr>
          <w:rFonts w:ascii="Cascadia Mono" w:eastAsia="Times New Roman" w:hAnsi="Cascadia Mono" w:cs="Cascadia Mono"/>
          <w:color w:val="000000"/>
          <w:sz w:val="19"/>
          <w:szCs w:val="19"/>
        </w:rPr>
        <w:t>matrix</w:t>
      </w:r>
      <w:proofErr w:type="spellEnd"/>
      <w:r w:rsidRPr="008E573F">
        <w:rPr>
          <w:rFonts w:ascii="Cascadia Mono" w:eastAsia="Times New Roman" w:hAnsi="Cascadia Mono" w:cs="Cascadia Mono"/>
          <w:color w:val="000000"/>
          <w:sz w:val="19"/>
          <w:szCs w:val="19"/>
        </w:rPr>
        <w:t>(</w:t>
      </w:r>
      <w:proofErr w:type="spellStart"/>
      <w:proofErr w:type="gramEnd"/>
      <w:r w:rsidRPr="008E573F">
        <w:rPr>
          <w:rFonts w:ascii="Cascadia Mono" w:eastAsia="Times New Roman" w:hAnsi="Cascadia Mono" w:cs="Cascadia Mono"/>
          <w:color w:val="000000"/>
          <w:sz w:val="19"/>
          <w:szCs w:val="19"/>
        </w:rPr>
        <w:t>xgbc</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y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display_label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map</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pyplot.cm.Blu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ticks_rotation</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vertical'</w:t>
      </w:r>
      <w:r w:rsidRPr="008E573F">
        <w:rPr>
          <w:rFonts w:ascii="Cascadia Mono" w:eastAsia="Times New Roman" w:hAnsi="Cascadia Mono" w:cs="Cascadia Mono"/>
          <w:color w:val="000000"/>
          <w:sz w:val="19"/>
          <w:szCs w:val="19"/>
        </w:rPr>
        <w:t>)</w:t>
      </w:r>
    </w:p>
    <w:p w14:paraId="4C4E923F"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pyplot.title</w:t>
      </w:r>
      <w:proofErr w:type="spellEnd"/>
      <w:proofErr w:type="gram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Testing set'</w:t>
      </w:r>
      <w:r w:rsidRPr="008E573F">
        <w:rPr>
          <w:rFonts w:ascii="Cascadia Mono" w:eastAsia="Times New Roman" w:hAnsi="Cascadia Mono" w:cs="Cascadia Mono"/>
          <w:color w:val="000000"/>
          <w:sz w:val="19"/>
          <w:szCs w:val="19"/>
        </w:rPr>
        <w:t>)</w:t>
      </w:r>
    </w:p>
    <w:p w14:paraId="1A6D789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r w:rsidRPr="008E573F">
        <w:rPr>
          <w:rFonts w:eastAsiaTheme="minorHAnsi"/>
          <w:noProof/>
        </w:rPr>
        <w:drawing>
          <wp:inline distT="0" distB="0" distL="0" distR="0" wp14:anchorId="6222DA5F" wp14:editId="6E206A11">
            <wp:extent cx="3896360" cy="25044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6360" cy="2504440"/>
                    </a:xfrm>
                    <a:prstGeom prst="rect">
                      <a:avLst/>
                    </a:prstGeom>
                    <a:noFill/>
                    <a:ln>
                      <a:noFill/>
                    </a:ln>
                  </pic:spPr>
                </pic:pic>
              </a:graphicData>
            </a:graphic>
          </wp:inline>
        </w:drawing>
      </w:r>
    </w:p>
    <w:p w14:paraId="6A6F0DF5"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lastRenderedPageBreak/>
        <w:t>disp</w:t>
      </w:r>
      <w:proofErr w:type="spellEnd"/>
      <w:r w:rsidRPr="008E573F">
        <w:rPr>
          <w:rFonts w:ascii="Cascadia Mono" w:eastAsia="Times New Roman" w:hAnsi="Cascadia Mono" w:cs="Cascadia Mono"/>
          <w:color w:val="000000"/>
          <w:sz w:val="19"/>
          <w:szCs w:val="19"/>
        </w:rPr>
        <w:t xml:space="preserve"> = </w:t>
      </w:r>
      <w:proofErr w:type="spellStart"/>
      <w:r w:rsidRPr="008E573F">
        <w:rPr>
          <w:rFonts w:ascii="Cascadia Mono" w:eastAsia="Times New Roman" w:hAnsi="Cascadia Mono" w:cs="Cascadia Mono"/>
          <w:color w:val="000000"/>
          <w:sz w:val="19"/>
          <w:szCs w:val="19"/>
        </w:rPr>
        <w:t>plot_confusion_</w:t>
      </w:r>
      <w:proofErr w:type="gramStart"/>
      <w:r w:rsidRPr="008E573F">
        <w:rPr>
          <w:rFonts w:ascii="Cascadia Mono" w:eastAsia="Times New Roman" w:hAnsi="Cascadia Mono" w:cs="Cascadia Mono"/>
          <w:color w:val="000000"/>
          <w:sz w:val="19"/>
          <w:szCs w:val="19"/>
        </w:rPr>
        <w:t>matrix</w:t>
      </w:r>
      <w:proofErr w:type="spellEnd"/>
      <w:r w:rsidRPr="008E573F">
        <w:rPr>
          <w:rFonts w:ascii="Cascadia Mono" w:eastAsia="Times New Roman" w:hAnsi="Cascadia Mono" w:cs="Cascadia Mono"/>
          <w:color w:val="000000"/>
          <w:sz w:val="19"/>
          <w:szCs w:val="19"/>
        </w:rPr>
        <w:t>(</w:t>
      </w:r>
      <w:proofErr w:type="spellStart"/>
      <w:proofErr w:type="gramEnd"/>
      <w:r w:rsidRPr="008E573F">
        <w:rPr>
          <w:rFonts w:ascii="Cascadia Mono" w:eastAsia="Times New Roman" w:hAnsi="Cascadia Mono" w:cs="Cascadia Mono"/>
          <w:color w:val="000000"/>
          <w:sz w:val="19"/>
          <w:szCs w:val="19"/>
        </w:rPr>
        <w:t>xgbc</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_train</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y_train</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display_label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map</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pyplot.cm.Blu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ticks_rotation</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vertical'</w:t>
      </w:r>
      <w:r w:rsidRPr="008E573F">
        <w:rPr>
          <w:rFonts w:ascii="Cascadia Mono" w:eastAsia="Times New Roman" w:hAnsi="Cascadia Mono" w:cs="Cascadia Mono"/>
          <w:color w:val="000000"/>
          <w:sz w:val="19"/>
          <w:szCs w:val="19"/>
        </w:rPr>
        <w:t>)</w:t>
      </w:r>
    </w:p>
    <w:p w14:paraId="4177711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pyplot.title</w:t>
      </w:r>
      <w:proofErr w:type="spellEnd"/>
      <w:proofErr w:type="gram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Training set'</w:t>
      </w:r>
      <w:r w:rsidRPr="008E573F">
        <w:rPr>
          <w:rFonts w:ascii="Cascadia Mono" w:eastAsia="Times New Roman" w:hAnsi="Cascadia Mono" w:cs="Cascadia Mono"/>
          <w:color w:val="000000"/>
          <w:sz w:val="19"/>
          <w:szCs w:val="19"/>
        </w:rPr>
        <w:t>)</w:t>
      </w:r>
    </w:p>
    <w:p w14:paraId="1E3AF160"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var(--jp-ui-font-family)" w:eastAsia="Times New Roman" w:hAnsi="var(--jp-ui-font-family)" w:cs="Segoe UI"/>
          <w:color w:val="182026"/>
          <w:sz w:val="21"/>
          <w:szCs w:val="21"/>
        </w:rPr>
      </w:pPr>
    </w:p>
    <w:p w14:paraId="0C6E9712"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r w:rsidRPr="008E573F">
        <w:rPr>
          <w:rFonts w:eastAsiaTheme="minorHAnsi"/>
          <w:noProof/>
        </w:rPr>
        <w:drawing>
          <wp:inline distT="0" distB="0" distL="0" distR="0" wp14:anchorId="6C91FC2B" wp14:editId="3783F056">
            <wp:extent cx="3983355" cy="3506470"/>
            <wp:effectExtent l="0" t="0" r="0" b="0"/>
            <wp:docPr id="31" name="Picture 3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alenda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3355" cy="3506470"/>
                    </a:xfrm>
                    <a:prstGeom prst="rect">
                      <a:avLst/>
                    </a:prstGeom>
                    <a:noFill/>
                    <a:ln>
                      <a:noFill/>
                    </a:ln>
                  </pic:spPr>
                </pic:pic>
              </a:graphicData>
            </a:graphic>
          </wp:inline>
        </w:drawing>
      </w:r>
    </w:p>
    <w:p w14:paraId="682A0F46"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 = </w:t>
      </w:r>
      <w:proofErr w:type="spellStart"/>
      <w:proofErr w:type="gramStart"/>
      <w:r w:rsidRPr="008E573F">
        <w:rPr>
          <w:rFonts w:ascii="Cascadia Mono" w:eastAsia="Times New Roman" w:hAnsi="Cascadia Mono" w:cs="Cascadia Mono"/>
          <w:color w:val="000000"/>
          <w:sz w:val="19"/>
          <w:szCs w:val="19"/>
        </w:rPr>
        <w:t>shap.TreeExplainer</w:t>
      </w:r>
      <w:proofErr w:type="spellEnd"/>
      <w:proofErr w:type="gram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xgbc</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w:t>
      </w:r>
    </w:p>
    <w:p w14:paraId="3098D7D5"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x_test,class_names</w:t>
      </w:r>
      <w:proofErr w:type="spellEnd"/>
      <w:r w:rsidRPr="008E573F">
        <w:rPr>
          <w:rFonts w:ascii="Cascadia Mono" w:eastAsia="Times New Roman" w:hAnsi="Cascadia Mono" w:cs="Cascadia Mono"/>
          <w:color w:val="000000"/>
          <w:sz w:val="19"/>
          <w:szCs w:val="19"/>
        </w:rPr>
        <w:t xml:space="preserve"> =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plot_type</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A31515"/>
          <w:sz w:val="19"/>
          <w:szCs w:val="19"/>
        </w:rPr>
        <w:t>'bar'</w:t>
      </w:r>
      <w:r w:rsidRPr="008E573F">
        <w:rPr>
          <w:rFonts w:ascii="Cascadia Mono" w:eastAsia="Times New Roman" w:hAnsi="Cascadia Mono" w:cs="Cascadia Mono"/>
          <w:color w:val="000000"/>
          <w:sz w:val="19"/>
          <w:szCs w:val="19"/>
        </w:rPr>
        <w:t>)</w:t>
      </w:r>
      <w:r w:rsidRPr="008E573F">
        <w:rPr>
          <w:rFonts w:eastAsiaTheme="minorHAnsi"/>
          <w:noProof/>
        </w:rPr>
        <w:drawing>
          <wp:inline distT="0" distB="0" distL="0" distR="0" wp14:anchorId="5BA7F0AD" wp14:editId="54C90A18">
            <wp:extent cx="5979160" cy="2894330"/>
            <wp:effectExtent l="0" t="0" r="2540" b="0"/>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a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9160" cy="2894330"/>
                    </a:xfrm>
                    <a:prstGeom prst="rect">
                      <a:avLst/>
                    </a:prstGeom>
                    <a:noFill/>
                    <a:ln>
                      <a:noFill/>
                    </a:ln>
                  </pic:spPr>
                </pic:pic>
              </a:graphicData>
            </a:graphic>
          </wp:inline>
        </w:drawing>
      </w:r>
    </w:p>
    <w:p w14:paraId="729CD354"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var(--jp-ui-font-family)" w:eastAsia="Times New Roman" w:hAnsi="var(--jp-ui-font-family)" w:cs="Segoe UI"/>
          <w:color w:val="182026"/>
          <w:sz w:val="21"/>
          <w:szCs w:val="21"/>
        </w:rPr>
      </w:pPr>
    </w:p>
    <w:p w14:paraId="1C1A04E2"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0],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2D3A151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2847D5A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lastRenderedPageBreak/>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66DCD171"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r w:rsidRPr="008E573F">
        <w:rPr>
          <w:rFonts w:eastAsiaTheme="minorHAnsi"/>
          <w:noProof/>
        </w:rPr>
        <w:drawing>
          <wp:inline distT="0" distB="0" distL="0" distR="0" wp14:anchorId="3F950E1D" wp14:editId="544B4EBE">
            <wp:extent cx="5407025" cy="2695575"/>
            <wp:effectExtent l="0" t="0" r="3175" b="9525"/>
            <wp:docPr id="33" name="Picture 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7025" cy="2695575"/>
                    </a:xfrm>
                    <a:prstGeom prst="rect">
                      <a:avLst/>
                    </a:prstGeom>
                    <a:noFill/>
                    <a:ln>
                      <a:noFill/>
                    </a:ln>
                  </pic:spPr>
                </pic:pic>
              </a:graphicData>
            </a:graphic>
          </wp:inline>
        </w:drawing>
      </w:r>
    </w:p>
    <w:p w14:paraId="1D7F8DE9"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1],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4173E8A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16B133AD"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271821A1"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r w:rsidRPr="008E573F">
        <w:rPr>
          <w:rFonts w:eastAsiaTheme="minorHAnsi"/>
          <w:noProof/>
        </w:rPr>
        <w:drawing>
          <wp:inline distT="0" distB="0" distL="0" distR="0" wp14:anchorId="6818B18D" wp14:editId="166068F5">
            <wp:extent cx="5494655" cy="2727325"/>
            <wp:effectExtent l="0" t="0" r="0" b="0"/>
            <wp:docPr id="34" name="Picture 3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4655" cy="2727325"/>
                    </a:xfrm>
                    <a:prstGeom prst="rect">
                      <a:avLst/>
                    </a:prstGeom>
                    <a:noFill/>
                    <a:ln>
                      <a:noFill/>
                    </a:ln>
                  </pic:spPr>
                </pic:pic>
              </a:graphicData>
            </a:graphic>
          </wp:inline>
        </w:drawing>
      </w:r>
    </w:p>
    <w:p w14:paraId="63CEF6A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var(--jp-ui-font-family)" w:eastAsia="Times New Roman" w:hAnsi="var(--jp-ui-font-family)" w:cs="Segoe UI"/>
          <w:color w:val="182026"/>
          <w:sz w:val="21"/>
          <w:szCs w:val="21"/>
        </w:rPr>
      </w:pPr>
    </w:p>
    <w:p w14:paraId="20D31C13"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2],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5DE8C869"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465D573C"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05E872A4"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proofErr w:type="spellStart"/>
      <w:r w:rsidRPr="008E573F">
        <w:rPr>
          <w:rFonts w:ascii="Cascadia Mono" w:eastAsia="Times New Roman" w:hAnsi="Cascadia Mono" w:cs="Cascadia Mono"/>
          <w:color w:val="000000"/>
          <w:sz w:val="19"/>
          <w:szCs w:val="19"/>
        </w:rPr>
        <w:lastRenderedPageBreak/>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r w:rsidRPr="008E573F">
        <w:rPr>
          <w:rFonts w:eastAsiaTheme="minorHAnsi"/>
          <w:noProof/>
        </w:rPr>
        <w:drawing>
          <wp:inline distT="0" distB="0" distL="0" distR="0" wp14:anchorId="0BA746B7" wp14:editId="2B508770">
            <wp:extent cx="5279390" cy="2623820"/>
            <wp:effectExtent l="0" t="0" r="0" b="5080"/>
            <wp:docPr id="35" name="Picture 3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9390" cy="2623820"/>
                    </a:xfrm>
                    <a:prstGeom prst="rect">
                      <a:avLst/>
                    </a:prstGeom>
                    <a:noFill/>
                    <a:ln>
                      <a:noFill/>
                    </a:ln>
                  </pic:spPr>
                </pic:pic>
              </a:graphicData>
            </a:graphic>
          </wp:inline>
        </w:drawing>
      </w:r>
    </w:p>
    <w:p w14:paraId="4C95E5D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3],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2D9FD0C9"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67197AC5"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5787C9E8"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p>
    <w:p w14:paraId="0F59AA2B"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r w:rsidRPr="008E573F">
        <w:rPr>
          <w:rFonts w:eastAsiaTheme="minorHAnsi"/>
          <w:noProof/>
        </w:rPr>
        <w:drawing>
          <wp:inline distT="0" distB="0" distL="0" distR="0" wp14:anchorId="4B68ACED" wp14:editId="09BEE6C1">
            <wp:extent cx="5343525" cy="265557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3525" cy="2655570"/>
                    </a:xfrm>
                    <a:prstGeom prst="rect">
                      <a:avLst/>
                    </a:prstGeom>
                    <a:noFill/>
                    <a:ln>
                      <a:noFill/>
                    </a:ln>
                  </pic:spPr>
                </pic:pic>
              </a:graphicData>
            </a:graphic>
          </wp:inline>
        </w:drawing>
      </w:r>
    </w:p>
    <w:p w14:paraId="5D9F64EF"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4],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46F01657"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0395E891"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2907B7CD"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p>
    <w:p w14:paraId="282304FF"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r w:rsidRPr="008E573F">
        <w:rPr>
          <w:rFonts w:eastAsiaTheme="minorHAnsi"/>
          <w:noProof/>
        </w:rPr>
        <w:lastRenderedPageBreak/>
        <w:drawing>
          <wp:inline distT="0" distB="0" distL="0" distR="0" wp14:anchorId="7BA727BE" wp14:editId="56AC959D">
            <wp:extent cx="5677535" cy="2822575"/>
            <wp:effectExtent l="0" t="0" r="0" b="0"/>
            <wp:docPr id="37" name="Picture 3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7535" cy="2822575"/>
                    </a:xfrm>
                    <a:prstGeom prst="rect">
                      <a:avLst/>
                    </a:prstGeom>
                    <a:noFill/>
                    <a:ln>
                      <a:noFill/>
                    </a:ln>
                  </pic:spPr>
                </pic:pic>
              </a:graphicData>
            </a:graphic>
          </wp:inline>
        </w:drawing>
      </w:r>
    </w:p>
    <w:p w14:paraId="685626D2"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proofErr w:type="gramStart"/>
      <w:r w:rsidRPr="008E573F">
        <w:rPr>
          <w:rFonts w:ascii="Cascadia Mono" w:eastAsia="Times New Roman" w:hAnsi="Cascadia Mono" w:cs="Cascadia Mono"/>
          <w:color w:val="000000"/>
          <w:sz w:val="19"/>
          <w:szCs w:val="19"/>
        </w:rPr>
        <w:t>shap.summary</w:t>
      </w:r>
      <w:proofErr w:type="gramEnd"/>
      <w:r w:rsidRPr="008E573F">
        <w:rPr>
          <w:rFonts w:ascii="Cascadia Mono" w:eastAsia="Times New Roman" w:hAnsi="Cascadia Mono" w:cs="Cascadia Mono"/>
          <w:color w:val="000000"/>
          <w:sz w:val="19"/>
          <w:szCs w:val="19"/>
        </w:rPr>
        <w:t>_plot</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shap_values</w:t>
      </w:r>
      <w:proofErr w:type="spellEnd"/>
      <w:r w:rsidRPr="008E573F">
        <w:rPr>
          <w:rFonts w:ascii="Cascadia Mono" w:eastAsia="Times New Roman" w:hAnsi="Cascadia Mono" w:cs="Cascadia Mono"/>
          <w:color w:val="000000"/>
          <w:sz w:val="19"/>
          <w:szCs w:val="19"/>
        </w:rPr>
        <w:t xml:space="preserve">[5], </w:t>
      </w:r>
      <w:proofErr w:type="spellStart"/>
      <w:r w:rsidRPr="008E573F">
        <w:rPr>
          <w:rFonts w:ascii="Cascadia Mono" w:eastAsia="Times New Roman" w:hAnsi="Cascadia Mono" w:cs="Cascadia Mono"/>
          <w:color w:val="000000"/>
          <w:sz w:val="19"/>
          <w:szCs w:val="19"/>
        </w:rPr>
        <w:t>x_test</w:t>
      </w:r>
      <w:proofErr w:type="spellEnd"/>
      <w:r w:rsidRPr="008E573F">
        <w:rPr>
          <w:rFonts w:ascii="Cascadia Mono" w:eastAsia="Times New Roman" w:hAnsi="Cascadia Mono" w:cs="Cascadia Mono"/>
          <w:color w:val="000000"/>
          <w:sz w:val="19"/>
          <w:szCs w:val="19"/>
        </w:rPr>
        <w:t xml:space="preserve">, </w:t>
      </w:r>
      <w:proofErr w:type="spellStart"/>
      <w:r w:rsidRPr="008E573F">
        <w:rPr>
          <w:rFonts w:ascii="Cascadia Mono" w:eastAsia="Times New Roman" w:hAnsi="Cascadia Mono" w:cs="Cascadia Mono"/>
          <w:color w:val="000000"/>
          <w:sz w:val="19"/>
          <w:szCs w:val="19"/>
        </w:rPr>
        <w:t>class_names</w:t>
      </w:r>
      <w:proofErr w:type="spellEnd"/>
      <w:r w:rsidRPr="008E573F">
        <w:rPr>
          <w:rFonts w:ascii="Cascadia Mono" w:eastAsia="Times New Roman" w:hAnsi="Cascadia Mono" w:cs="Cascadia Mono"/>
          <w:color w:val="000000"/>
          <w:sz w:val="19"/>
          <w:szCs w:val="19"/>
        </w:rPr>
        <w:t>=</w:t>
      </w:r>
      <w:proofErr w:type="spellStart"/>
      <w:r w:rsidRPr="008E573F">
        <w:rPr>
          <w:rFonts w:ascii="Cascadia Mono" w:eastAsia="Times New Roman" w:hAnsi="Cascadia Mono" w:cs="Cascadia Mono"/>
          <w:color w:val="000000"/>
          <w:sz w:val="19"/>
          <w:szCs w:val="19"/>
        </w:rPr>
        <w:t>class_names,show</w:t>
      </w:r>
      <w:proofErr w:type="spellEnd"/>
      <w:r w:rsidRPr="008E573F">
        <w:rPr>
          <w:rFonts w:ascii="Cascadia Mono" w:eastAsia="Times New Roman" w:hAnsi="Cascadia Mono" w:cs="Cascadia Mono"/>
          <w:color w:val="000000"/>
          <w:sz w:val="19"/>
          <w:szCs w:val="19"/>
        </w:rPr>
        <w:t>=</w:t>
      </w:r>
      <w:r w:rsidRPr="008E573F">
        <w:rPr>
          <w:rFonts w:ascii="Cascadia Mono" w:eastAsia="Times New Roman" w:hAnsi="Cascadia Mono" w:cs="Cascadia Mono"/>
          <w:color w:val="0000FF"/>
          <w:sz w:val="19"/>
          <w:szCs w:val="19"/>
        </w:rPr>
        <w:t>False</w:t>
      </w:r>
      <w:r w:rsidRPr="008E573F">
        <w:rPr>
          <w:rFonts w:ascii="Cascadia Mono" w:eastAsia="Times New Roman" w:hAnsi="Cascadia Mono" w:cs="Cascadia Mono"/>
          <w:color w:val="000000"/>
          <w:sz w:val="19"/>
          <w:szCs w:val="19"/>
        </w:rPr>
        <w:t>)</w:t>
      </w:r>
    </w:p>
    <w:p w14:paraId="4C1C37A8"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50)</w:t>
      </w:r>
    </w:p>
    <w:p w14:paraId="718FFB0D" w14:textId="77777777" w:rsidR="00393D8B" w:rsidRPr="008E573F"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Cascadia Mono" w:eastAsia="Times New Roman" w:hAnsi="Cascadia Mono" w:cs="Cascadia Mono"/>
          <w:color w:val="000000"/>
          <w:sz w:val="19"/>
          <w:szCs w:val="19"/>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aspect</w:t>
      </w:r>
      <w:proofErr w:type="spellEnd"/>
      <w:r w:rsidRPr="008E573F">
        <w:rPr>
          <w:rFonts w:ascii="Cascadia Mono" w:eastAsia="Times New Roman" w:hAnsi="Cascadia Mono" w:cs="Cascadia Mono"/>
          <w:color w:val="000000"/>
          <w:sz w:val="19"/>
          <w:szCs w:val="19"/>
        </w:rPr>
        <w:t>(100)</w:t>
      </w:r>
    </w:p>
    <w:p w14:paraId="3B9F0574" w14:textId="77777777" w:rsidR="00393D8B" w:rsidRDefault="00393D8B" w:rsidP="00C51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var(--jp-ui-font-family)" w:eastAsia="Times New Roman" w:hAnsi="var(--jp-ui-font-family)" w:cs="Segoe UI"/>
          <w:color w:val="182026"/>
          <w:sz w:val="21"/>
          <w:szCs w:val="21"/>
        </w:rPr>
      </w:pPr>
      <w:proofErr w:type="spellStart"/>
      <w:r w:rsidRPr="008E573F">
        <w:rPr>
          <w:rFonts w:ascii="Cascadia Mono" w:eastAsia="Times New Roman" w:hAnsi="Cascadia Mono" w:cs="Cascadia Mono"/>
          <w:color w:val="000000"/>
          <w:sz w:val="19"/>
          <w:szCs w:val="19"/>
        </w:rPr>
        <w:t>pyplot.gcf</w:t>
      </w:r>
      <w:proofErr w:type="spellEnd"/>
      <w:r w:rsidRPr="008E573F">
        <w:rPr>
          <w:rFonts w:ascii="Cascadia Mono" w:eastAsia="Times New Roman" w:hAnsi="Cascadia Mono" w:cs="Cascadia Mono"/>
          <w:color w:val="000000"/>
          <w:sz w:val="19"/>
          <w:szCs w:val="19"/>
        </w:rPr>
        <w:t>(</w:t>
      </w:r>
      <w:proofErr w:type="gramStart"/>
      <w:r w:rsidRPr="008E573F">
        <w:rPr>
          <w:rFonts w:ascii="Cascadia Mono" w:eastAsia="Times New Roman" w:hAnsi="Cascadia Mono" w:cs="Cascadia Mono"/>
          <w:color w:val="000000"/>
          <w:sz w:val="19"/>
          <w:szCs w:val="19"/>
        </w:rPr>
        <w:t>).axes</w:t>
      </w:r>
      <w:proofErr w:type="gramEnd"/>
      <w:r w:rsidRPr="008E573F">
        <w:rPr>
          <w:rFonts w:ascii="Cascadia Mono" w:eastAsia="Times New Roman" w:hAnsi="Cascadia Mono" w:cs="Cascadia Mono"/>
          <w:color w:val="000000"/>
          <w:sz w:val="19"/>
          <w:szCs w:val="19"/>
        </w:rPr>
        <w:t>[-1].</w:t>
      </w:r>
      <w:proofErr w:type="spellStart"/>
      <w:r w:rsidRPr="008E573F">
        <w:rPr>
          <w:rFonts w:ascii="Cascadia Mono" w:eastAsia="Times New Roman" w:hAnsi="Cascadia Mono" w:cs="Cascadia Mono"/>
          <w:color w:val="000000"/>
          <w:sz w:val="19"/>
          <w:szCs w:val="19"/>
        </w:rPr>
        <w:t>set_box_aspect</w:t>
      </w:r>
      <w:proofErr w:type="spellEnd"/>
      <w:r w:rsidRPr="008E573F">
        <w:rPr>
          <w:rFonts w:ascii="Cascadia Mono" w:eastAsia="Times New Roman" w:hAnsi="Cascadia Mono" w:cs="Cascadia Mono"/>
          <w:color w:val="000000"/>
          <w:sz w:val="19"/>
          <w:szCs w:val="19"/>
        </w:rPr>
        <w:t>(100)</w:t>
      </w:r>
      <w:r w:rsidRPr="008E573F">
        <w:rPr>
          <w:rFonts w:eastAsiaTheme="minorHAnsi"/>
          <w:noProof/>
        </w:rPr>
        <w:drawing>
          <wp:inline distT="0" distB="0" distL="0" distR="0" wp14:anchorId="35F48FF6" wp14:editId="0243A7BD">
            <wp:extent cx="5725160" cy="2846705"/>
            <wp:effectExtent l="0" t="0" r="8890" b="0"/>
            <wp:docPr id="38" name="Picture 3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2846705"/>
                    </a:xfrm>
                    <a:prstGeom prst="rect">
                      <a:avLst/>
                    </a:prstGeom>
                    <a:noFill/>
                    <a:ln>
                      <a:noFill/>
                    </a:ln>
                  </pic:spPr>
                </pic:pic>
              </a:graphicData>
            </a:graphic>
          </wp:inline>
        </w:drawing>
      </w:r>
    </w:p>
    <w:p w14:paraId="5EA103FD" w14:textId="77777777" w:rsidR="00393D8B" w:rsidRDefault="00393D8B" w:rsidP="00C516D7">
      <w:pPr>
        <w:pStyle w:val="HTMLPreformatted"/>
        <w:rPr>
          <w:color w:val="000000"/>
        </w:rPr>
      </w:pPr>
    </w:p>
    <w:p w14:paraId="67337569" w14:textId="77777777" w:rsidR="00393D8B" w:rsidRPr="003B0AD1" w:rsidRDefault="00393D8B" w:rsidP="00C516D7"/>
    <w:sectPr w:rsidR="00393D8B" w:rsidRPr="003B0AD1" w:rsidSect="000F2C25">
      <w:headerReference w:type="default" r:id="rId17"/>
      <w:footerReference w:type="default" r:id="rId18"/>
      <w:footnotePr>
        <w:numFmt w:val="chicago"/>
      </w:foot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9016B" w14:textId="77777777" w:rsidR="00075A8E" w:rsidRDefault="00075A8E" w:rsidP="000C0F93">
      <w:r>
        <w:separator/>
      </w:r>
    </w:p>
  </w:endnote>
  <w:endnote w:type="continuationSeparator" w:id="0">
    <w:p w14:paraId="5B7187B8" w14:textId="77777777" w:rsidR="00075A8E" w:rsidRDefault="00075A8E" w:rsidP="000C0F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scadia Mono">
    <w:altName w:val="Segoe UI Symbol"/>
    <w:charset w:val="00"/>
    <w:family w:val="modern"/>
    <w:pitch w:val="fixed"/>
    <w:sig w:usb0="A10002FF" w:usb1="4000F9FB" w:usb2="00040000" w:usb3="00000000" w:csb0="0000019F" w:csb1="00000000"/>
  </w:font>
  <w:font w:name="var(--jp-ui-font-family)">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var(--jp-content-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4744202"/>
      <w:docPartObj>
        <w:docPartGallery w:val="Page Numbers (Bottom of Page)"/>
        <w:docPartUnique/>
      </w:docPartObj>
    </w:sdtPr>
    <w:sdtEndPr>
      <w:rPr>
        <w:noProof/>
      </w:rPr>
    </w:sdtEndPr>
    <w:sdtContent>
      <w:p w14:paraId="234631FE" w14:textId="77777777" w:rsidR="003D70BE" w:rsidRDefault="003D70BE">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56F89757" w14:textId="77777777" w:rsidR="003D70BE" w:rsidRDefault="003D7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6D7A7" w14:textId="77777777" w:rsidR="00075A8E" w:rsidRDefault="00075A8E" w:rsidP="000C0F93">
      <w:r>
        <w:separator/>
      </w:r>
    </w:p>
  </w:footnote>
  <w:footnote w:type="continuationSeparator" w:id="0">
    <w:p w14:paraId="70BF1FB4" w14:textId="77777777" w:rsidR="00075A8E" w:rsidRDefault="00075A8E" w:rsidP="000C0F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518AD" w14:textId="33706D56" w:rsidR="00DD2024" w:rsidRPr="00DD2024" w:rsidRDefault="00DD2024" w:rsidP="00DD2024">
    <w:pPr>
      <w:tabs>
        <w:tab w:val="center" w:pos="4252"/>
        <w:tab w:val="right" w:pos="8504"/>
      </w:tabs>
      <w:jc w:val="both"/>
      <w:rPr>
        <w:rFonts w:eastAsia="Times New Roman"/>
        <w:sz w:val="20"/>
        <w:szCs w:val="20"/>
      </w:rPr>
    </w:pPr>
    <w:r w:rsidRPr="00DD2024">
      <w:rPr>
        <w:rFonts w:eastAsia="Times New Roman"/>
        <w:sz w:val="20"/>
        <w:szCs w:val="20"/>
      </w:rPr>
      <w:t xml:space="preserve">This is a preprint draft. The published article can be found at: </w:t>
    </w:r>
    <w:hyperlink r:id="rId1" w:history="1">
      <w:r w:rsidRPr="00DD2024">
        <w:rPr>
          <w:rStyle w:val="Hyperlink"/>
          <w:sz w:val="20"/>
          <w:szCs w:val="20"/>
        </w:rPr>
        <w:t>https://doi.org/10.1016/j.nhres.2022.08.001</w:t>
      </w:r>
    </w:hyperlink>
    <w:r w:rsidRPr="00DD2024">
      <w:rPr>
        <w:rFonts w:eastAsia="Times New Roman"/>
        <w:sz w:val="20"/>
        <w:szCs w:val="20"/>
      </w:rPr>
      <w:t xml:space="preserve">. </w:t>
    </w:r>
  </w:p>
  <w:p w14:paraId="45709684" w14:textId="77777777" w:rsidR="00DD2024" w:rsidRPr="00DD2024" w:rsidRDefault="00DD2024" w:rsidP="00DD2024">
    <w:pPr>
      <w:tabs>
        <w:tab w:val="left" w:pos="2933"/>
      </w:tabs>
      <w:jc w:val="both"/>
      <w:rPr>
        <w:rFonts w:eastAsia="Times New Roman"/>
        <w:sz w:val="20"/>
        <w:szCs w:val="20"/>
      </w:rPr>
    </w:pPr>
    <w:r w:rsidRPr="00DD2024">
      <w:rPr>
        <w:rFonts w:eastAsia="Times New Roman"/>
        <w:sz w:val="20"/>
        <w:szCs w:val="20"/>
      </w:rPr>
      <w:t xml:space="preserve">Please cite this paper as: </w:t>
    </w:r>
    <w:r w:rsidRPr="00DD2024">
      <w:rPr>
        <w:rFonts w:eastAsia="Times New Roman"/>
        <w:sz w:val="20"/>
        <w:szCs w:val="20"/>
      </w:rPr>
      <w:tab/>
    </w:r>
  </w:p>
  <w:p w14:paraId="0B4B0E7D" w14:textId="77D5CAE0" w:rsidR="00DD2024" w:rsidRPr="00DD2024" w:rsidRDefault="00DD2024" w:rsidP="00DD2024">
    <w:pPr>
      <w:jc w:val="both"/>
      <w:rPr>
        <w:rFonts w:eastAsia="Times New Roman"/>
        <w:sz w:val="20"/>
        <w:szCs w:val="20"/>
      </w:rPr>
    </w:pPr>
    <w:bookmarkStart w:id="0" w:name="_Hlk103687681"/>
    <w:bookmarkStart w:id="1" w:name="_Hlk103687682"/>
    <w:bookmarkStart w:id="2" w:name="_Hlk109716270"/>
    <w:bookmarkStart w:id="3" w:name="_Hlk109716271"/>
    <w:bookmarkStart w:id="4" w:name="_Hlk109716274"/>
    <w:bookmarkStart w:id="5" w:name="_Hlk109716275"/>
    <w:r w:rsidRPr="00DD2024">
      <w:rPr>
        <w:rFonts w:eastAsia="Times New Roman"/>
        <w:color w:val="333333"/>
        <w:sz w:val="20"/>
        <w:szCs w:val="20"/>
        <w:shd w:val="clear" w:color="auto" w:fill="FCFCFC"/>
      </w:rPr>
      <w:t>Al-</w:t>
    </w:r>
    <w:proofErr w:type="spellStart"/>
    <w:r w:rsidRPr="00DD2024">
      <w:rPr>
        <w:rFonts w:eastAsia="Times New Roman"/>
        <w:color w:val="333333"/>
        <w:sz w:val="20"/>
        <w:szCs w:val="20"/>
        <w:shd w:val="clear" w:color="auto" w:fill="FCFCFC"/>
      </w:rPr>
      <w:t>Bashiti</w:t>
    </w:r>
    <w:proofErr w:type="spellEnd"/>
    <w:r w:rsidRPr="00DD2024">
      <w:rPr>
        <w:rFonts w:eastAsia="Times New Roman"/>
        <w:color w:val="333333"/>
        <w:sz w:val="20"/>
        <w:szCs w:val="20"/>
        <w:shd w:val="clear" w:color="auto" w:fill="FCFCFC"/>
      </w:rPr>
      <w:t>, M., Naser, M.Z. (2022)</w:t>
    </w:r>
    <w:r w:rsidRPr="00DD2024">
      <w:rPr>
        <w:rFonts w:eastAsia="Times New Roman"/>
        <w:i/>
        <w:iCs/>
        <w:color w:val="333333"/>
        <w:sz w:val="20"/>
        <w:szCs w:val="20"/>
        <w:shd w:val="clear" w:color="auto" w:fill="FCFCFC"/>
      </w:rPr>
      <w:t>.</w:t>
    </w:r>
    <w:r w:rsidRPr="00DD2024">
      <w:rPr>
        <w:rFonts w:eastAsia="Times New Roman"/>
        <w:color w:val="333333"/>
        <w:sz w:val="20"/>
        <w:szCs w:val="20"/>
        <w:shd w:val="clear" w:color="auto" w:fill="FCFCFC"/>
      </w:rPr>
      <w:t xml:space="preserve"> Machine Learning for Wildfire Classification: Exploring Blackbox, </w:t>
    </w:r>
    <w:proofErr w:type="spellStart"/>
    <w:r w:rsidRPr="00DD2024">
      <w:rPr>
        <w:rFonts w:eastAsia="Times New Roman"/>
        <w:color w:val="333333"/>
        <w:sz w:val="20"/>
        <w:szCs w:val="20"/>
        <w:shd w:val="clear" w:color="auto" w:fill="FCFCFC"/>
      </w:rPr>
      <w:t>eXplainable</w:t>
    </w:r>
    <w:proofErr w:type="spellEnd"/>
    <w:r w:rsidRPr="00DD2024">
      <w:rPr>
        <w:rFonts w:eastAsia="Times New Roman"/>
        <w:color w:val="333333"/>
        <w:sz w:val="20"/>
        <w:szCs w:val="20"/>
        <w:shd w:val="clear" w:color="auto" w:fill="FCFCFC"/>
      </w:rPr>
      <w:t>, Symbolic, and SMOTE Methods. </w:t>
    </w:r>
    <w:r w:rsidRPr="00DD2024">
      <w:rPr>
        <w:rFonts w:eastAsia="Times New Roman"/>
        <w:i/>
        <w:iCs/>
        <w:color w:val="333333"/>
        <w:sz w:val="20"/>
        <w:szCs w:val="20"/>
        <w:shd w:val="clear" w:color="auto" w:fill="FCFCFC"/>
      </w:rPr>
      <w:t>Natural Hazards Research</w:t>
    </w:r>
    <w:r w:rsidRPr="00DD2024">
      <w:rPr>
        <w:rFonts w:eastAsia="Times New Roman"/>
        <w:sz w:val="20"/>
        <w:szCs w:val="20"/>
      </w:rPr>
      <w:t xml:space="preserve">. </w:t>
    </w:r>
    <w:hyperlink r:id="rId2" w:history="1">
      <w:r w:rsidRPr="00DD2024">
        <w:rPr>
          <w:rStyle w:val="Hyperlink"/>
          <w:sz w:val="20"/>
          <w:szCs w:val="20"/>
        </w:rPr>
        <w:t>https://doi.org/10.1016/j.nhres.2022.08.001</w:t>
      </w:r>
    </w:hyperlink>
    <w:r w:rsidRPr="00DD2024">
      <w:rPr>
        <w:rFonts w:eastAsia="Times New Roman"/>
        <w:color w:val="0563C1"/>
        <w:sz w:val="20"/>
        <w:szCs w:val="20"/>
        <w:u w:val="single"/>
      </w:rPr>
      <w:t>.</w:t>
    </w:r>
    <w:bookmarkEnd w:id="0"/>
    <w:bookmarkEnd w:id="1"/>
    <w:r w:rsidRPr="00DD2024">
      <w:rPr>
        <w:rFonts w:eastAsia="Times New Roman"/>
        <w:color w:val="0563C1"/>
        <w:sz w:val="20"/>
        <w:szCs w:val="20"/>
        <w:u w:val="single"/>
      </w:rPr>
      <w:t xml:space="preserve">    </w:t>
    </w:r>
    <w:bookmarkEnd w:id="2"/>
    <w:bookmarkEnd w:id="3"/>
    <w:bookmarkEnd w:id="4"/>
    <w:bookmarkEnd w:id="5"/>
    <w:r w:rsidRPr="00DD2024">
      <w:rPr>
        <w:rFonts w:eastAsia="Times New Roman"/>
        <w:color w:val="0563C1"/>
        <w:sz w:val="20"/>
        <w:szCs w:val="20"/>
        <w:u w:val="single"/>
      </w:rPr>
      <w:t xml:space="preserve"> </w:t>
    </w:r>
  </w:p>
  <w:p w14:paraId="189621BD" w14:textId="77777777" w:rsidR="00DD2024" w:rsidRDefault="00DD20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1D83C2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C832BBA"/>
    <w:multiLevelType w:val="hybridMultilevel"/>
    <w:tmpl w:val="0B5C2888"/>
    <w:lvl w:ilvl="0" w:tplc="016022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87C7F55"/>
    <w:multiLevelType w:val="hybridMultilevel"/>
    <w:tmpl w:val="50424486"/>
    <w:lvl w:ilvl="0" w:tplc="7F5A010A">
      <w:start w:val="1"/>
      <w:numFmt w:val="bullet"/>
      <w:suff w:val="space"/>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592646"/>
    <w:multiLevelType w:val="hybridMultilevel"/>
    <w:tmpl w:val="BD5E52F0"/>
    <w:lvl w:ilvl="0" w:tplc="A4B2DC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77E04"/>
    <w:multiLevelType w:val="hybridMultilevel"/>
    <w:tmpl w:val="AC467DF0"/>
    <w:lvl w:ilvl="0" w:tplc="9E86068C">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745375"/>
    <w:multiLevelType w:val="hybridMultilevel"/>
    <w:tmpl w:val="77A6AE40"/>
    <w:lvl w:ilvl="0" w:tplc="5574C53E">
      <w:start w:val="5"/>
      <w:numFmt w:val="bullet"/>
      <w:lvlText w:val=""/>
      <w:lvlJc w:val="left"/>
      <w:pPr>
        <w:ind w:left="1080" w:hanging="360"/>
      </w:pPr>
      <w:rPr>
        <w:rFonts w:ascii="Symbol" w:eastAsia="MS Mincho"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47F42BB"/>
    <w:multiLevelType w:val="hybridMultilevel"/>
    <w:tmpl w:val="817A9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0B2A08"/>
    <w:multiLevelType w:val="hybridMultilevel"/>
    <w:tmpl w:val="5B7060DE"/>
    <w:lvl w:ilvl="0" w:tplc="622A577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2213D0"/>
    <w:multiLevelType w:val="multilevel"/>
    <w:tmpl w:val="DE528126"/>
    <w:lvl w:ilvl="0">
      <w:start w:val="1"/>
      <w:numFmt w:val="decimal"/>
      <w:suff w:val="space"/>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14B3EFB"/>
    <w:multiLevelType w:val="hybridMultilevel"/>
    <w:tmpl w:val="1004D3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227580"/>
    <w:multiLevelType w:val="multilevel"/>
    <w:tmpl w:val="E2243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AB69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C64105"/>
    <w:multiLevelType w:val="hybridMultilevel"/>
    <w:tmpl w:val="52E69A34"/>
    <w:lvl w:ilvl="0" w:tplc="CF7C6DE4">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3D5D3E"/>
    <w:multiLevelType w:val="hybridMultilevel"/>
    <w:tmpl w:val="A5B6B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8B3DC9"/>
    <w:multiLevelType w:val="hybridMultilevel"/>
    <w:tmpl w:val="25CA02C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5E119CD"/>
    <w:multiLevelType w:val="hybridMultilevel"/>
    <w:tmpl w:val="B5669DFA"/>
    <w:lvl w:ilvl="0" w:tplc="BF1E57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9E61A9"/>
    <w:multiLevelType w:val="hybridMultilevel"/>
    <w:tmpl w:val="F2706D7A"/>
    <w:lvl w:ilvl="0" w:tplc="308025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131F29"/>
    <w:multiLevelType w:val="hybridMultilevel"/>
    <w:tmpl w:val="C2EA1252"/>
    <w:lvl w:ilvl="0" w:tplc="051EC7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1E78BB"/>
    <w:multiLevelType w:val="hybridMultilevel"/>
    <w:tmpl w:val="D242C94C"/>
    <w:lvl w:ilvl="0" w:tplc="67A0EA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4A39E7"/>
    <w:multiLevelType w:val="hybridMultilevel"/>
    <w:tmpl w:val="37284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594827"/>
    <w:multiLevelType w:val="hybridMultilevel"/>
    <w:tmpl w:val="91C0D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71A4F"/>
    <w:multiLevelType w:val="multilevel"/>
    <w:tmpl w:val="E1B4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75743D"/>
    <w:multiLevelType w:val="hybridMultilevel"/>
    <w:tmpl w:val="C638FE0A"/>
    <w:lvl w:ilvl="0" w:tplc="84C04E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8846604"/>
    <w:multiLevelType w:val="hybridMultilevel"/>
    <w:tmpl w:val="AC9C7464"/>
    <w:lvl w:ilvl="0" w:tplc="4B323C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9C92510"/>
    <w:multiLevelType w:val="hybridMultilevel"/>
    <w:tmpl w:val="3A2858DA"/>
    <w:lvl w:ilvl="0" w:tplc="83747E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892DDA"/>
    <w:multiLevelType w:val="hybridMultilevel"/>
    <w:tmpl w:val="A61C1D76"/>
    <w:lvl w:ilvl="0" w:tplc="E918F708">
      <w:start w:val="1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2484647">
    <w:abstractNumId w:val="22"/>
  </w:num>
  <w:num w:numId="2" w16cid:durableId="1324086">
    <w:abstractNumId w:val="14"/>
  </w:num>
  <w:num w:numId="3" w16cid:durableId="1641570752">
    <w:abstractNumId w:val="24"/>
  </w:num>
  <w:num w:numId="4" w16cid:durableId="2055888629">
    <w:abstractNumId w:val="1"/>
  </w:num>
  <w:num w:numId="5" w16cid:durableId="952176416">
    <w:abstractNumId w:val="5"/>
  </w:num>
  <w:num w:numId="6" w16cid:durableId="2044939218">
    <w:abstractNumId w:val="9"/>
  </w:num>
  <w:num w:numId="7" w16cid:durableId="700866248">
    <w:abstractNumId w:val="6"/>
  </w:num>
  <w:num w:numId="8" w16cid:durableId="897976094">
    <w:abstractNumId w:val="20"/>
  </w:num>
  <w:num w:numId="9" w16cid:durableId="376508973">
    <w:abstractNumId w:val="19"/>
  </w:num>
  <w:num w:numId="10" w16cid:durableId="2106227905">
    <w:abstractNumId w:val="17"/>
  </w:num>
  <w:num w:numId="11" w16cid:durableId="527529770">
    <w:abstractNumId w:val="8"/>
  </w:num>
  <w:num w:numId="12" w16cid:durableId="1512917181">
    <w:abstractNumId w:val="7"/>
  </w:num>
  <w:num w:numId="13" w16cid:durableId="719328503">
    <w:abstractNumId w:val="7"/>
  </w:num>
  <w:num w:numId="14" w16cid:durableId="864443835">
    <w:abstractNumId w:val="7"/>
  </w:num>
  <w:num w:numId="15" w16cid:durableId="1533303320">
    <w:abstractNumId w:val="7"/>
  </w:num>
  <w:num w:numId="16" w16cid:durableId="1054425136">
    <w:abstractNumId w:val="7"/>
  </w:num>
  <w:num w:numId="17" w16cid:durableId="1706906167">
    <w:abstractNumId w:val="7"/>
  </w:num>
  <w:num w:numId="18" w16cid:durableId="264844232">
    <w:abstractNumId w:val="7"/>
  </w:num>
  <w:num w:numId="19" w16cid:durableId="1608853672">
    <w:abstractNumId w:val="7"/>
  </w:num>
  <w:num w:numId="20" w16cid:durableId="362219476">
    <w:abstractNumId w:val="7"/>
  </w:num>
  <w:num w:numId="21" w16cid:durableId="1842544763">
    <w:abstractNumId w:val="7"/>
  </w:num>
  <w:num w:numId="22" w16cid:durableId="758674852">
    <w:abstractNumId w:val="11"/>
  </w:num>
  <w:num w:numId="23" w16cid:durableId="573510070">
    <w:abstractNumId w:val="7"/>
  </w:num>
  <w:num w:numId="24" w16cid:durableId="1438915366">
    <w:abstractNumId w:val="2"/>
  </w:num>
  <w:num w:numId="25" w16cid:durableId="1806191616">
    <w:abstractNumId w:val="25"/>
  </w:num>
  <w:num w:numId="26" w16cid:durableId="1787118699">
    <w:abstractNumId w:val="21"/>
  </w:num>
  <w:num w:numId="27" w16cid:durableId="1515801179">
    <w:abstractNumId w:val="12"/>
  </w:num>
  <w:num w:numId="28" w16cid:durableId="350374857">
    <w:abstractNumId w:val="10"/>
  </w:num>
  <w:num w:numId="29" w16cid:durableId="117073330">
    <w:abstractNumId w:val="4"/>
  </w:num>
  <w:num w:numId="30" w16cid:durableId="1126432802">
    <w:abstractNumId w:val="18"/>
  </w:num>
  <w:num w:numId="31" w16cid:durableId="583801396">
    <w:abstractNumId w:val="3"/>
  </w:num>
  <w:num w:numId="32" w16cid:durableId="362174960">
    <w:abstractNumId w:val="16"/>
  </w:num>
  <w:num w:numId="33" w16cid:durableId="1579092198">
    <w:abstractNumId w:val="13"/>
  </w:num>
  <w:num w:numId="34" w16cid:durableId="1386753209">
    <w:abstractNumId w:val="0"/>
  </w:num>
  <w:num w:numId="35" w16cid:durableId="1356613684">
    <w:abstractNumId w:val="15"/>
  </w:num>
  <w:num w:numId="36" w16cid:durableId="18046345">
    <w:abstractNumId w:val="23"/>
  </w:num>
  <w:num w:numId="37" w16cid:durableId="212624588">
    <w:abstractNumId w:val="7"/>
  </w:num>
  <w:num w:numId="38" w16cid:durableId="6379587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M7M0Mbc0MzI0MrBU0lEKTi0uzszPAykwNK4FAK1rF9otAAAA"/>
  </w:docVars>
  <w:rsids>
    <w:rsidRoot w:val="00395097"/>
    <w:rsid w:val="00000A5B"/>
    <w:rsid w:val="00001287"/>
    <w:rsid w:val="00001F8A"/>
    <w:rsid w:val="000020A6"/>
    <w:rsid w:val="0000265E"/>
    <w:rsid w:val="00002702"/>
    <w:rsid w:val="0000299F"/>
    <w:rsid w:val="00002ED3"/>
    <w:rsid w:val="0000304C"/>
    <w:rsid w:val="0000445D"/>
    <w:rsid w:val="0000448C"/>
    <w:rsid w:val="00004576"/>
    <w:rsid w:val="000049FF"/>
    <w:rsid w:val="00004C94"/>
    <w:rsid w:val="00004F0E"/>
    <w:rsid w:val="000060E3"/>
    <w:rsid w:val="000069C5"/>
    <w:rsid w:val="00006FEE"/>
    <w:rsid w:val="00007603"/>
    <w:rsid w:val="000076C5"/>
    <w:rsid w:val="00007977"/>
    <w:rsid w:val="00007A1A"/>
    <w:rsid w:val="0001077D"/>
    <w:rsid w:val="0001089D"/>
    <w:rsid w:val="00010EF1"/>
    <w:rsid w:val="0001105E"/>
    <w:rsid w:val="00011422"/>
    <w:rsid w:val="00011CF1"/>
    <w:rsid w:val="00011E0B"/>
    <w:rsid w:val="00011E5A"/>
    <w:rsid w:val="00012557"/>
    <w:rsid w:val="00012684"/>
    <w:rsid w:val="000127E4"/>
    <w:rsid w:val="000129F5"/>
    <w:rsid w:val="00012B99"/>
    <w:rsid w:val="00012FA0"/>
    <w:rsid w:val="00014190"/>
    <w:rsid w:val="000143FC"/>
    <w:rsid w:val="0001486C"/>
    <w:rsid w:val="00014EAE"/>
    <w:rsid w:val="0001538B"/>
    <w:rsid w:val="000159C2"/>
    <w:rsid w:val="000160C5"/>
    <w:rsid w:val="00020910"/>
    <w:rsid w:val="000210F1"/>
    <w:rsid w:val="00021292"/>
    <w:rsid w:val="00021CF0"/>
    <w:rsid w:val="0002225D"/>
    <w:rsid w:val="000222EF"/>
    <w:rsid w:val="0002267A"/>
    <w:rsid w:val="00022728"/>
    <w:rsid w:val="00022B4E"/>
    <w:rsid w:val="00023287"/>
    <w:rsid w:val="0002378B"/>
    <w:rsid w:val="00023967"/>
    <w:rsid w:val="000240A0"/>
    <w:rsid w:val="000246F3"/>
    <w:rsid w:val="0002485E"/>
    <w:rsid w:val="00024A1A"/>
    <w:rsid w:val="00024D93"/>
    <w:rsid w:val="00025568"/>
    <w:rsid w:val="00025925"/>
    <w:rsid w:val="00025DE1"/>
    <w:rsid w:val="00026954"/>
    <w:rsid w:val="00026AFA"/>
    <w:rsid w:val="0002700C"/>
    <w:rsid w:val="0002737F"/>
    <w:rsid w:val="00030B74"/>
    <w:rsid w:val="00030CB8"/>
    <w:rsid w:val="00030EC3"/>
    <w:rsid w:val="0003115E"/>
    <w:rsid w:val="00031DA4"/>
    <w:rsid w:val="000332D2"/>
    <w:rsid w:val="0003343D"/>
    <w:rsid w:val="000337A0"/>
    <w:rsid w:val="00033A3C"/>
    <w:rsid w:val="00033DAB"/>
    <w:rsid w:val="00034BB5"/>
    <w:rsid w:val="00035F88"/>
    <w:rsid w:val="00036E70"/>
    <w:rsid w:val="00037AC6"/>
    <w:rsid w:val="0004012E"/>
    <w:rsid w:val="0004098E"/>
    <w:rsid w:val="000415C9"/>
    <w:rsid w:val="00041A20"/>
    <w:rsid w:val="00041CAE"/>
    <w:rsid w:val="00042397"/>
    <w:rsid w:val="0004287D"/>
    <w:rsid w:val="00042CC7"/>
    <w:rsid w:val="00042DD9"/>
    <w:rsid w:val="000441D5"/>
    <w:rsid w:val="0004461F"/>
    <w:rsid w:val="00045E6F"/>
    <w:rsid w:val="000463A7"/>
    <w:rsid w:val="0004640E"/>
    <w:rsid w:val="00046915"/>
    <w:rsid w:val="00046FC7"/>
    <w:rsid w:val="000470CA"/>
    <w:rsid w:val="000470E8"/>
    <w:rsid w:val="00050031"/>
    <w:rsid w:val="000508B4"/>
    <w:rsid w:val="00053791"/>
    <w:rsid w:val="00053C93"/>
    <w:rsid w:val="00053FC2"/>
    <w:rsid w:val="0005440E"/>
    <w:rsid w:val="000545C7"/>
    <w:rsid w:val="00054690"/>
    <w:rsid w:val="00054B18"/>
    <w:rsid w:val="00054CB5"/>
    <w:rsid w:val="00054FC2"/>
    <w:rsid w:val="00055062"/>
    <w:rsid w:val="00055596"/>
    <w:rsid w:val="00056364"/>
    <w:rsid w:val="00056517"/>
    <w:rsid w:val="0005655A"/>
    <w:rsid w:val="00056879"/>
    <w:rsid w:val="00057569"/>
    <w:rsid w:val="00057AD8"/>
    <w:rsid w:val="000605E6"/>
    <w:rsid w:val="000608D5"/>
    <w:rsid w:val="000615EC"/>
    <w:rsid w:val="00061DBA"/>
    <w:rsid w:val="000628E0"/>
    <w:rsid w:val="00062BEA"/>
    <w:rsid w:val="000644B1"/>
    <w:rsid w:val="00064BEB"/>
    <w:rsid w:val="00064CAA"/>
    <w:rsid w:val="00064E41"/>
    <w:rsid w:val="0006576E"/>
    <w:rsid w:val="00065BD4"/>
    <w:rsid w:val="00065FC2"/>
    <w:rsid w:val="00066152"/>
    <w:rsid w:val="00066458"/>
    <w:rsid w:val="00066B97"/>
    <w:rsid w:val="000674D7"/>
    <w:rsid w:val="0006767A"/>
    <w:rsid w:val="000679A1"/>
    <w:rsid w:val="00067D67"/>
    <w:rsid w:val="00067E69"/>
    <w:rsid w:val="00070766"/>
    <w:rsid w:val="0007083B"/>
    <w:rsid w:val="000708EB"/>
    <w:rsid w:val="0007217E"/>
    <w:rsid w:val="000722DD"/>
    <w:rsid w:val="00073762"/>
    <w:rsid w:val="00073AB3"/>
    <w:rsid w:val="00073CDE"/>
    <w:rsid w:val="00074F6C"/>
    <w:rsid w:val="00075A8E"/>
    <w:rsid w:val="000765C9"/>
    <w:rsid w:val="000767A6"/>
    <w:rsid w:val="000775CD"/>
    <w:rsid w:val="00077BB6"/>
    <w:rsid w:val="00077CE7"/>
    <w:rsid w:val="00077D4E"/>
    <w:rsid w:val="0008053C"/>
    <w:rsid w:val="00080665"/>
    <w:rsid w:val="00080AC2"/>
    <w:rsid w:val="00081A97"/>
    <w:rsid w:val="00081A99"/>
    <w:rsid w:val="00082059"/>
    <w:rsid w:val="0008223A"/>
    <w:rsid w:val="00082472"/>
    <w:rsid w:val="000837B8"/>
    <w:rsid w:val="00083F25"/>
    <w:rsid w:val="00084796"/>
    <w:rsid w:val="00084CF3"/>
    <w:rsid w:val="00084F2A"/>
    <w:rsid w:val="00084F90"/>
    <w:rsid w:val="000854FB"/>
    <w:rsid w:val="00085507"/>
    <w:rsid w:val="00085696"/>
    <w:rsid w:val="00085AFA"/>
    <w:rsid w:val="00085FDE"/>
    <w:rsid w:val="0008692D"/>
    <w:rsid w:val="00086CAB"/>
    <w:rsid w:val="00087837"/>
    <w:rsid w:val="00087A64"/>
    <w:rsid w:val="00087C57"/>
    <w:rsid w:val="00090419"/>
    <w:rsid w:val="00090819"/>
    <w:rsid w:val="0009130F"/>
    <w:rsid w:val="00091C0D"/>
    <w:rsid w:val="00091C16"/>
    <w:rsid w:val="000921B1"/>
    <w:rsid w:val="00092329"/>
    <w:rsid w:val="00092F12"/>
    <w:rsid w:val="000933D3"/>
    <w:rsid w:val="00093514"/>
    <w:rsid w:val="00093613"/>
    <w:rsid w:val="00093CB6"/>
    <w:rsid w:val="00094AFA"/>
    <w:rsid w:val="00094D7C"/>
    <w:rsid w:val="00094EA3"/>
    <w:rsid w:val="00095286"/>
    <w:rsid w:val="00095E19"/>
    <w:rsid w:val="00096635"/>
    <w:rsid w:val="00096A3D"/>
    <w:rsid w:val="000A0490"/>
    <w:rsid w:val="000A0777"/>
    <w:rsid w:val="000A17C3"/>
    <w:rsid w:val="000A1B10"/>
    <w:rsid w:val="000A2E07"/>
    <w:rsid w:val="000A32C8"/>
    <w:rsid w:val="000A37CC"/>
    <w:rsid w:val="000A38FB"/>
    <w:rsid w:val="000A3CF0"/>
    <w:rsid w:val="000A491D"/>
    <w:rsid w:val="000A4A01"/>
    <w:rsid w:val="000A4C18"/>
    <w:rsid w:val="000A54BA"/>
    <w:rsid w:val="000A5A55"/>
    <w:rsid w:val="000A5CF8"/>
    <w:rsid w:val="000A60C0"/>
    <w:rsid w:val="000A69AF"/>
    <w:rsid w:val="000A711B"/>
    <w:rsid w:val="000A7993"/>
    <w:rsid w:val="000A7B43"/>
    <w:rsid w:val="000A7E95"/>
    <w:rsid w:val="000B004B"/>
    <w:rsid w:val="000B18AC"/>
    <w:rsid w:val="000B190B"/>
    <w:rsid w:val="000B2160"/>
    <w:rsid w:val="000B21A8"/>
    <w:rsid w:val="000B268A"/>
    <w:rsid w:val="000B2FE6"/>
    <w:rsid w:val="000B4CD9"/>
    <w:rsid w:val="000B562D"/>
    <w:rsid w:val="000B58F7"/>
    <w:rsid w:val="000B5D38"/>
    <w:rsid w:val="000B6758"/>
    <w:rsid w:val="000B709F"/>
    <w:rsid w:val="000B7129"/>
    <w:rsid w:val="000B773C"/>
    <w:rsid w:val="000B7855"/>
    <w:rsid w:val="000C0433"/>
    <w:rsid w:val="000C0F93"/>
    <w:rsid w:val="000C106E"/>
    <w:rsid w:val="000C1453"/>
    <w:rsid w:val="000C1CCB"/>
    <w:rsid w:val="000C22C3"/>
    <w:rsid w:val="000C231B"/>
    <w:rsid w:val="000C23D5"/>
    <w:rsid w:val="000C2843"/>
    <w:rsid w:val="000C37A8"/>
    <w:rsid w:val="000C3E6E"/>
    <w:rsid w:val="000C4016"/>
    <w:rsid w:val="000C436B"/>
    <w:rsid w:val="000C45F6"/>
    <w:rsid w:val="000C482C"/>
    <w:rsid w:val="000C48E0"/>
    <w:rsid w:val="000C4D0D"/>
    <w:rsid w:val="000C5635"/>
    <w:rsid w:val="000C59F9"/>
    <w:rsid w:val="000C5E61"/>
    <w:rsid w:val="000C5EBB"/>
    <w:rsid w:val="000C5F26"/>
    <w:rsid w:val="000C6222"/>
    <w:rsid w:val="000C65E9"/>
    <w:rsid w:val="000C6EB0"/>
    <w:rsid w:val="000C7596"/>
    <w:rsid w:val="000C7BB0"/>
    <w:rsid w:val="000C7FDB"/>
    <w:rsid w:val="000D0BC1"/>
    <w:rsid w:val="000D0BED"/>
    <w:rsid w:val="000D1361"/>
    <w:rsid w:val="000D1831"/>
    <w:rsid w:val="000D2510"/>
    <w:rsid w:val="000D2575"/>
    <w:rsid w:val="000D2932"/>
    <w:rsid w:val="000D2C0D"/>
    <w:rsid w:val="000D2FA8"/>
    <w:rsid w:val="000D323D"/>
    <w:rsid w:val="000D3558"/>
    <w:rsid w:val="000D3EBE"/>
    <w:rsid w:val="000D3F73"/>
    <w:rsid w:val="000D4E08"/>
    <w:rsid w:val="000D4F0A"/>
    <w:rsid w:val="000D5885"/>
    <w:rsid w:val="000D5C38"/>
    <w:rsid w:val="000D61F3"/>
    <w:rsid w:val="000D688E"/>
    <w:rsid w:val="000D69C5"/>
    <w:rsid w:val="000D6D52"/>
    <w:rsid w:val="000D746F"/>
    <w:rsid w:val="000E02CD"/>
    <w:rsid w:val="000E0EF0"/>
    <w:rsid w:val="000E16BE"/>
    <w:rsid w:val="000E193B"/>
    <w:rsid w:val="000E1D8B"/>
    <w:rsid w:val="000E20DF"/>
    <w:rsid w:val="000E25B9"/>
    <w:rsid w:val="000E290A"/>
    <w:rsid w:val="000E2997"/>
    <w:rsid w:val="000E2E48"/>
    <w:rsid w:val="000E38D3"/>
    <w:rsid w:val="000E38ED"/>
    <w:rsid w:val="000E39C2"/>
    <w:rsid w:val="000E3F66"/>
    <w:rsid w:val="000E41D9"/>
    <w:rsid w:val="000E436B"/>
    <w:rsid w:val="000E472E"/>
    <w:rsid w:val="000E480B"/>
    <w:rsid w:val="000E4DCB"/>
    <w:rsid w:val="000E5776"/>
    <w:rsid w:val="000E5AA8"/>
    <w:rsid w:val="000E63D6"/>
    <w:rsid w:val="000E6BE6"/>
    <w:rsid w:val="000E6E6D"/>
    <w:rsid w:val="000E6EBB"/>
    <w:rsid w:val="000E6F11"/>
    <w:rsid w:val="000E7832"/>
    <w:rsid w:val="000E78B9"/>
    <w:rsid w:val="000E79D9"/>
    <w:rsid w:val="000F0124"/>
    <w:rsid w:val="000F0148"/>
    <w:rsid w:val="000F0230"/>
    <w:rsid w:val="000F0777"/>
    <w:rsid w:val="000F0B13"/>
    <w:rsid w:val="000F1389"/>
    <w:rsid w:val="000F1672"/>
    <w:rsid w:val="000F1DD8"/>
    <w:rsid w:val="000F2C25"/>
    <w:rsid w:val="000F3324"/>
    <w:rsid w:val="000F3624"/>
    <w:rsid w:val="000F3B9C"/>
    <w:rsid w:val="000F3DE8"/>
    <w:rsid w:val="000F446E"/>
    <w:rsid w:val="000F47CF"/>
    <w:rsid w:val="000F49C5"/>
    <w:rsid w:val="000F4DF5"/>
    <w:rsid w:val="000F501B"/>
    <w:rsid w:val="000F6236"/>
    <w:rsid w:val="000F6262"/>
    <w:rsid w:val="000F63AB"/>
    <w:rsid w:val="000F782F"/>
    <w:rsid w:val="000F7B40"/>
    <w:rsid w:val="001004A6"/>
    <w:rsid w:val="0010059D"/>
    <w:rsid w:val="001005B3"/>
    <w:rsid w:val="0010090E"/>
    <w:rsid w:val="00100A38"/>
    <w:rsid w:val="00100BAF"/>
    <w:rsid w:val="00100EA8"/>
    <w:rsid w:val="001017B0"/>
    <w:rsid w:val="00101C2E"/>
    <w:rsid w:val="00102173"/>
    <w:rsid w:val="00102281"/>
    <w:rsid w:val="001022AF"/>
    <w:rsid w:val="00102A9A"/>
    <w:rsid w:val="00103614"/>
    <w:rsid w:val="001037D1"/>
    <w:rsid w:val="0010399B"/>
    <w:rsid w:val="001043EB"/>
    <w:rsid w:val="0010486B"/>
    <w:rsid w:val="00104F93"/>
    <w:rsid w:val="001052B4"/>
    <w:rsid w:val="001053F5"/>
    <w:rsid w:val="00105514"/>
    <w:rsid w:val="00105762"/>
    <w:rsid w:val="0010633E"/>
    <w:rsid w:val="00106706"/>
    <w:rsid w:val="00106A8E"/>
    <w:rsid w:val="00107195"/>
    <w:rsid w:val="001100DF"/>
    <w:rsid w:val="0011011D"/>
    <w:rsid w:val="001105DC"/>
    <w:rsid w:val="00110713"/>
    <w:rsid w:val="00110B76"/>
    <w:rsid w:val="00112340"/>
    <w:rsid w:val="0011235D"/>
    <w:rsid w:val="001128DE"/>
    <w:rsid w:val="00112950"/>
    <w:rsid w:val="00112EE5"/>
    <w:rsid w:val="00113816"/>
    <w:rsid w:val="00113B6A"/>
    <w:rsid w:val="00114452"/>
    <w:rsid w:val="0011651A"/>
    <w:rsid w:val="00116529"/>
    <w:rsid w:val="00117C3A"/>
    <w:rsid w:val="00117E02"/>
    <w:rsid w:val="00117E88"/>
    <w:rsid w:val="0012055C"/>
    <w:rsid w:val="00120B3D"/>
    <w:rsid w:val="00121444"/>
    <w:rsid w:val="00121B5B"/>
    <w:rsid w:val="00122C55"/>
    <w:rsid w:val="00122F85"/>
    <w:rsid w:val="0012300F"/>
    <w:rsid w:val="0012502D"/>
    <w:rsid w:val="00125692"/>
    <w:rsid w:val="001256BD"/>
    <w:rsid w:val="00125FB6"/>
    <w:rsid w:val="00126568"/>
    <w:rsid w:val="00126618"/>
    <w:rsid w:val="00126702"/>
    <w:rsid w:val="00127198"/>
    <w:rsid w:val="0012740D"/>
    <w:rsid w:val="0012742D"/>
    <w:rsid w:val="001275E4"/>
    <w:rsid w:val="0012764D"/>
    <w:rsid w:val="00127A23"/>
    <w:rsid w:val="00127D5A"/>
    <w:rsid w:val="0013094D"/>
    <w:rsid w:val="00131CAC"/>
    <w:rsid w:val="00131DDE"/>
    <w:rsid w:val="00132446"/>
    <w:rsid w:val="0013273C"/>
    <w:rsid w:val="001331E5"/>
    <w:rsid w:val="00133350"/>
    <w:rsid w:val="00134501"/>
    <w:rsid w:val="00134A5B"/>
    <w:rsid w:val="001353F6"/>
    <w:rsid w:val="001357AF"/>
    <w:rsid w:val="0013581C"/>
    <w:rsid w:val="0013585C"/>
    <w:rsid w:val="00135C71"/>
    <w:rsid w:val="00135D1A"/>
    <w:rsid w:val="001363C6"/>
    <w:rsid w:val="00136A63"/>
    <w:rsid w:val="0013707B"/>
    <w:rsid w:val="0013709E"/>
    <w:rsid w:val="001370A7"/>
    <w:rsid w:val="0013765C"/>
    <w:rsid w:val="001400F9"/>
    <w:rsid w:val="0014047E"/>
    <w:rsid w:val="001404E5"/>
    <w:rsid w:val="00140614"/>
    <w:rsid w:val="0014082D"/>
    <w:rsid w:val="00140D8D"/>
    <w:rsid w:val="001410B1"/>
    <w:rsid w:val="00142258"/>
    <w:rsid w:val="0014279B"/>
    <w:rsid w:val="001427A0"/>
    <w:rsid w:val="00142CFE"/>
    <w:rsid w:val="00142F2C"/>
    <w:rsid w:val="00143654"/>
    <w:rsid w:val="0014375C"/>
    <w:rsid w:val="00144318"/>
    <w:rsid w:val="00144ED6"/>
    <w:rsid w:val="00145199"/>
    <w:rsid w:val="00145449"/>
    <w:rsid w:val="0014560D"/>
    <w:rsid w:val="0014575E"/>
    <w:rsid w:val="001458D5"/>
    <w:rsid w:val="00145EC0"/>
    <w:rsid w:val="00145F29"/>
    <w:rsid w:val="0014630E"/>
    <w:rsid w:val="00146F0D"/>
    <w:rsid w:val="001501EF"/>
    <w:rsid w:val="00150D9F"/>
    <w:rsid w:val="00151484"/>
    <w:rsid w:val="00151EEA"/>
    <w:rsid w:val="001522F3"/>
    <w:rsid w:val="00152691"/>
    <w:rsid w:val="00152B0C"/>
    <w:rsid w:val="00152EB1"/>
    <w:rsid w:val="00153638"/>
    <w:rsid w:val="001536FD"/>
    <w:rsid w:val="0015373F"/>
    <w:rsid w:val="00154DB8"/>
    <w:rsid w:val="00155190"/>
    <w:rsid w:val="001552AE"/>
    <w:rsid w:val="001553C3"/>
    <w:rsid w:val="0015566F"/>
    <w:rsid w:val="001556BF"/>
    <w:rsid w:val="00156181"/>
    <w:rsid w:val="00156284"/>
    <w:rsid w:val="0015642D"/>
    <w:rsid w:val="0015687F"/>
    <w:rsid w:val="00156943"/>
    <w:rsid w:val="00157823"/>
    <w:rsid w:val="00157CE4"/>
    <w:rsid w:val="00157DFB"/>
    <w:rsid w:val="00160746"/>
    <w:rsid w:val="00160DAB"/>
    <w:rsid w:val="001612C8"/>
    <w:rsid w:val="00161307"/>
    <w:rsid w:val="0016290D"/>
    <w:rsid w:val="00162C3C"/>
    <w:rsid w:val="00163982"/>
    <w:rsid w:val="0016432A"/>
    <w:rsid w:val="001644EF"/>
    <w:rsid w:val="00165192"/>
    <w:rsid w:val="00165519"/>
    <w:rsid w:val="00166216"/>
    <w:rsid w:val="0016638B"/>
    <w:rsid w:val="001670F3"/>
    <w:rsid w:val="00167468"/>
    <w:rsid w:val="00167BDA"/>
    <w:rsid w:val="00167E3A"/>
    <w:rsid w:val="001702BF"/>
    <w:rsid w:val="001704FB"/>
    <w:rsid w:val="00170579"/>
    <w:rsid w:val="00170DDA"/>
    <w:rsid w:val="00170E3A"/>
    <w:rsid w:val="0017205D"/>
    <w:rsid w:val="0017263B"/>
    <w:rsid w:val="00172C7A"/>
    <w:rsid w:val="00174145"/>
    <w:rsid w:val="001741A2"/>
    <w:rsid w:val="001745BD"/>
    <w:rsid w:val="00174AD3"/>
    <w:rsid w:val="0017657C"/>
    <w:rsid w:val="00176692"/>
    <w:rsid w:val="00176A65"/>
    <w:rsid w:val="00176D5B"/>
    <w:rsid w:val="0017752E"/>
    <w:rsid w:val="001777DB"/>
    <w:rsid w:val="00177D79"/>
    <w:rsid w:val="00177D9D"/>
    <w:rsid w:val="0018012E"/>
    <w:rsid w:val="001802EB"/>
    <w:rsid w:val="00180A96"/>
    <w:rsid w:val="00180D14"/>
    <w:rsid w:val="0018177F"/>
    <w:rsid w:val="00181809"/>
    <w:rsid w:val="00181946"/>
    <w:rsid w:val="00181ADE"/>
    <w:rsid w:val="001821C0"/>
    <w:rsid w:val="001829D7"/>
    <w:rsid w:val="00182ABA"/>
    <w:rsid w:val="001832B4"/>
    <w:rsid w:val="001838D7"/>
    <w:rsid w:val="00183974"/>
    <w:rsid w:val="00183D03"/>
    <w:rsid w:val="00184210"/>
    <w:rsid w:val="00184E09"/>
    <w:rsid w:val="00184EFD"/>
    <w:rsid w:val="00185175"/>
    <w:rsid w:val="00185B25"/>
    <w:rsid w:val="00185B49"/>
    <w:rsid w:val="00185D07"/>
    <w:rsid w:val="00185E4E"/>
    <w:rsid w:val="001868FE"/>
    <w:rsid w:val="00186AD8"/>
    <w:rsid w:val="00186C05"/>
    <w:rsid w:val="00186E0C"/>
    <w:rsid w:val="00187032"/>
    <w:rsid w:val="00187728"/>
    <w:rsid w:val="001879EA"/>
    <w:rsid w:val="00187A30"/>
    <w:rsid w:val="00190C58"/>
    <w:rsid w:val="001911CA"/>
    <w:rsid w:val="0019139D"/>
    <w:rsid w:val="001918C0"/>
    <w:rsid w:val="00191EC6"/>
    <w:rsid w:val="00192247"/>
    <w:rsid w:val="00192495"/>
    <w:rsid w:val="0019408E"/>
    <w:rsid w:val="0019474D"/>
    <w:rsid w:val="00195C5F"/>
    <w:rsid w:val="001962E7"/>
    <w:rsid w:val="001968E0"/>
    <w:rsid w:val="001972C3"/>
    <w:rsid w:val="00197F0C"/>
    <w:rsid w:val="001A0096"/>
    <w:rsid w:val="001A0365"/>
    <w:rsid w:val="001A0CBA"/>
    <w:rsid w:val="001A167A"/>
    <w:rsid w:val="001A1DE0"/>
    <w:rsid w:val="001A21BD"/>
    <w:rsid w:val="001A25B8"/>
    <w:rsid w:val="001A2673"/>
    <w:rsid w:val="001A26A2"/>
    <w:rsid w:val="001A2AD3"/>
    <w:rsid w:val="001A35FA"/>
    <w:rsid w:val="001A48BF"/>
    <w:rsid w:val="001A55A3"/>
    <w:rsid w:val="001A574D"/>
    <w:rsid w:val="001A5D47"/>
    <w:rsid w:val="001A6384"/>
    <w:rsid w:val="001A6F7E"/>
    <w:rsid w:val="001B03EE"/>
    <w:rsid w:val="001B06A4"/>
    <w:rsid w:val="001B0B43"/>
    <w:rsid w:val="001B1113"/>
    <w:rsid w:val="001B14CC"/>
    <w:rsid w:val="001B15F5"/>
    <w:rsid w:val="001B163D"/>
    <w:rsid w:val="001B205E"/>
    <w:rsid w:val="001B29DA"/>
    <w:rsid w:val="001B31E1"/>
    <w:rsid w:val="001B42F3"/>
    <w:rsid w:val="001B45F8"/>
    <w:rsid w:val="001B4D78"/>
    <w:rsid w:val="001B5062"/>
    <w:rsid w:val="001B5255"/>
    <w:rsid w:val="001B56D1"/>
    <w:rsid w:val="001B601A"/>
    <w:rsid w:val="001B685F"/>
    <w:rsid w:val="001B6CC7"/>
    <w:rsid w:val="001B73CA"/>
    <w:rsid w:val="001B7495"/>
    <w:rsid w:val="001B7707"/>
    <w:rsid w:val="001B78F8"/>
    <w:rsid w:val="001B7996"/>
    <w:rsid w:val="001B79A2"/>
    <w:rsid w:val="001B79B6"/>
    <w:rsid w:val="001C0777"/>
    <w:rsid w:val="001C0A69"/>
    <w:rsid w:val="001C229A"/>
    <w:rsid w:val="001C252E"/>
    <w:rsid w:val="001C3281"/>
    <w:rsid w:val="001C38BD"/>
    <w:rsid w:val="001C3AEE"/>
    <w:rsid w:val="001C3EF7"/>
    <w:rsid w:val="001C4022"/>
    <w:rsid w:val="001C42D3"/>
    <w:rsid w:val="001C4C3C"/>
    <w:rsid w:val="001C4E07"/>
    <w:rsid w:val="001C52AE"/>
    <w:rsid w:val="001C5349"/>
    <w:rsid w:val="001C6031"/>
    <w:rsid w:val="001C6315"/>
    <w:rsid w:val="001C65E2"/>
    <w:rsid w:val="001C6640"/>
    <w:rsid w:val="001C6AF9"/>
    <w:rsid w:val="001C6FBB"/>
    <w:rsid w:val="001C70FA"/>
    <w:rsid w:val="001D0360"/>
    <w:rsid w:val="001D0F8F"/>
    <w:rsid w:val="001D1872"/>
    <w:rsid w:val="001D1B3D"/>
    <w:rsid w:val="001D1DBD"/>
    <w:rsid w:val="001D258F"/>
    <w:rsid w:val="001D27B1"/>
    <w:rsid w:val="001D34AE"/>
    <w:rsid w:val="001D37F9"/>
    <w:rsid w:val="001D38EF"/>
    <w:rsid w:val="001D45C5"/>
    <w:rsid w:val="001D4C94"/>
    <w:rsid w:val="001D4E1C"/>
    <w:rsid w:val="001D4F39"/>
    <w:rsid w:val="001D504D"/>
    <w:rsid w:val="001D5058"/>
    <w:rsid w:val="001D515C"/>
    <w:rsid w:val="001D5E4A"/>
    <w:rsid w:val="001D6710"/>
    <w:rsid w:val="001D6A61"/>
    <w:rsid w:val="001D6C2B"/>
    <w:rsid w:val="001D6CFA"/>
    <w:rsid w:val="001D74B2"/>
    <w:rsid w:val="001D7A5C"/>
    <w:rsid w:val="001E0634"/>
    <w:rsid w:val="001E13E0"/>
    <w:rsid w:val="001E161F"/>
    <w:rsid w:val="001E1B93"/>
    <w:rsid w:val="001E1DFA"/>
    <w:rsid w:val="001E1E62"/>
    <w:rsid w:val="001E2571"/>
    <w:rsid w:val="001E2D89"/>
    <w:rsid w:val="001E3D86"/>
    <w:rsid w:val="001E4086"/>
    <w:rsid w:val="001E4109"/>
    <w:rsid w:val="001E6E4D"/>
    <w:rsid w:val="001E7525"/>
    <w:rsid w:val="001E7CBE"/>
    <w:rsid w:val="001F020E"/>
    <w:rsid w:val="001F072E"/>
    <w:rsid w:val="001F0950"/>
    <w:rsid w:val="001F0A3B"/>
    <w:rsid w:val="001F0E1A"/>
    <w:rsid w:val="001F0F5E"/>
    <w:rsid w:val="001F179A"/>
    <w:rsid w:val="001F1D9B"/>
    <w:rsid w:val="001F23D7"/>
    <w:rsid w:val="001F2453"/>
    <w:rsid w:val="001F26AC"/>
    <w:rsid w:val="001F3AF8"/>
    <w:rsid w:val="001F3E85"/>
    <w:rsid w:val="001F47E0"/>
    <w:rsid w:val="001F515B"/>
    <w:rsid w:val="001F5E4B"/>
    <w:rsid w:val="001F6E34"/>
    <w:rsid w:val="001F7A91"/>
    <w:rsid w:val="0020005C"/>
    <w:rsid w:val="00200FF6"/>
    <w:rsid w:val="00201337"/>
    <w:rsid w:val="002019AB"/>
    <w:rsid w:val="002029EE"/>
    <w:rsid w:val="0020316F"/>
    <w:rsid w:val="00203ABD"/>
    <w:rsid w:val="00203BF5"/>
    <w:rsid w:val="00203E50"/>
    <w:rsid w:val="00204125"/>
    <w:rsid w:val="00204153"/>
    <w:rsid w:val="00204193"/>
    <w:rsid w:val="002043C6"/>
    <w:rsid w:val="0020460C"/>
    <w:rsid w:val="0020488E"/>
    <w:rsid w:val="00205ABF"/>
    <w:rsid w:val="00205B9F"/>
    <w:rsid w:val="00205D92"/>
    <w:rsid w:val="00206078"/>
    <w:rsid w:val="002068B8"/>
    <w:rsid w:val="002069AD"/>
    <w:rsid w:val="00206F34"/>
    <w:rsid w:val="002073B3"/>
    <w:rsid w:val="002102D6"/>
    <w:rsid w:val="00211033"/>
    <w:rsid w:val="00211044"/>
    <w:rsid w:val="00211300"/>
    <w:rsid w:val="0021139B"/>
    <w:rsid w:val="0021192A"/>
    <w:rsid w:val="0021196F"/>
    <w:rsid w:val="00211A79"/>
    <w:rsid w:val="00211CF1"/>
    <w:rsid w:val="00211FFD"/>
    <w:rsid w:val="002123EC"/>
    <w:rsid w:val="002127EC"/>
    <w:rsid w:val="002128D1"/>
    <w:rsid w:val="0021297A"/>
    <w:rsid w:val="00212C21"/>
    <w:rsid w:val="002131EC"/>
    <w:rsid w:val="00213577"/>
    <w:rsid w:val="00213CB5"/>
    <w:rsid w:val="00216321"/>
    <w:rsid w:val="0021668C"/>
    <w:rsid w:val="0021778C"/>
    <w:rsid w:val="002205ED"/>
    <w:rsid w:val="0022068F"/>
    <w:rsid w:val="00220D5F"/>
    <w:rsid w:val="00220F9E"/>
    <w:rsid w:val="00221F2A"/>
    <w:rsid w:val="00221FF2"/>
    <w:rsid w:val="00222C1F"/>
    <w:rsid w:val="00222CCD"/>
    <w:rsid w:val="00223744"/>
    <w:rsid w:val="00223C76"/>
    <w:rsid w:val="00224248"/>
    <w:rsid w:val="00224893"/>
    <w:rsid w:val="00224C0A"/>
    <w:rsid w:val="00224F11"/>
    <w:rsid w:val="00225AB7"/>
    <w:rsid w:val="00226142"/>
    <w:rsid w:val="00226432"/>
    <w:rsid w:val="00226A1F"/>
    <w:rsid w:val="00227DE9"/>
    <w:rsid w:val="002305B7"/>
    <w:rsid w:val="002305B8"/>
    <w:rsid w:val="00230952"/>
    <w:rsid w:val="00230DC5"/>
    <w:rsid w:val="00231683"/>
    <w:rsid w:val="00231A7C"/>
    <w:rsid w:val="0023291E"/>
    <w:rsid w:val="00232B19"/>
    <w:rsid w:val="00232E6E"/>
    <w:rsid w:val="0023367C"/>
    <w:rsid w:val="00235085"/>
    <w:rsid w:val="0023532F"/>
    <w:rsid w:val="00235406"/>
    <w:rsid w:val="00235E5E"/>
    <w:rsid w:val="0023615D"/>
    <w:rsid w:val="002366A6"/>
    <w:rsid w:val="002369D5"/>
    <w:rsid w:val="0023733A"/>
    <w:rsid w:val="002412DD"/>
    <w:rsid w:val="00241599"/>
    <w:rsid w:val="00241844"/>
    <w:rsid w:val="00241E34"/>
    <w:rsid w:val="00242A3A"/>
    <w:rsid w:val="002437D7"/>
    <w:rsid w:val="00243820"/>
    <w:rsid w:val="00243D7E"/>
    <w:rsid w:val="00243F04"/>
    <w:rsid w:val="002448DF"/>
    <w:rsid w:val="00245000"/>
    <w:rsid w:val="00245869"/>
    <w:rsid w:val="00245F51"/>
    <w:rsid w:val="002471C1"/>
    <w:rsid w:val="002477B7"/>
    <w:rsid w:val="00247C08"/>
    <w:rsid w:val="002501B6"/>
    <w:rsid w:val="00250832"/>
    <w:rsid w:val="00250B06"/>
    <w:rsid w:val="00251E6B"/>
    <w:rsid w:val="00251EDF"/>
    <w:rsid w:val="002526F9"/>
    <w:rsid w:val="00252E12"/>
    <w:rsid w:val="00252EA4"/>
    <w:rsid w:val="00253006"/>
    <w:rsid w:val="00253199"/>
    <w:rsid w:val="00253AB4"/>
    <w:rsid w:val="00253F34"/>
    <w:rsid w:val="00254933"/>
    <w:rsid w:val="002552F3"/>
    <w:rsid w:val="00256C32"/>
    <w:rsid w:val="002574F6"/>
    <w:rsid w:val="002578A6"/>
    <w:rsid w:val="00257D5D"/>
    <w:rsid w:val="00260109"/>
    <w:rsid w:val="00260267"/>
    <w:rsid w:val="0026093B"/>
    <w:rsid w:val="00260B03"/>
    <w:rsid w:val="00261954"/>
    <w:rsid w:val="00262087"/>
    <w:rsid w:val="00262102"/>
    <w:rsid w:val="002627EB"/>
    <w:rsid w:val="00262AFB"/>
    <w:rsid w:val="00262B11"/>
    <w:rsid w:val="00262E98"/>
    <w:rsid w:val="002633D8"/>
    <w:rsid w:val="002635AD"/>
    <w:rsid w:val="0026365F"/>
    <w:rsid w:val="002636D1"/>
    <w:rsid w:val="002643C4"/>
    <w:rsid w:val="00264D9E"/>
    <w:rsid w:val="002653F1"/>
    <w:rsid w:val="00265822"/>
    <w:rsid w:val="00265B73"/>
    <w:rsid w:val="002660D6"/>
    <w:rsid w:val="002666C4"/>
    <w:rsid w:val="002669FF"/>
    <w:rsid w:val="00266B7E"/>
    <w:rsid w:val="00267314"/>
    <w:rsid w:val="00267789"/>
    <w:rsid w:val="00267909"/>
    <w:rsid w:val="00267CDA"/>
    <w:rsid w:val="00267E86"/>
    <w:rsid w:val="0027055C"/>
    <w:rsid w:val="00271192"/>
    <w:rsid w:val="00271F7D"/>
    <w:rsid w:val="0027364C"/>
    <w:rsid w:val="002741F3"/>
    <w:rsid w:val="0027430A"/>
    <w:rsid w:val="0027433F"/>
    <w:rsid w:val="002744EB"/>
    <w:rsid w:val="00274543"/>
    <w:rsid w:val="00274886"/>
    <w:rsid w:val="00274C55"/>
    <w:rsid w:val="002750EF"/>
    <w:rsid w:val="00275D39"/>
    <w:rsid w:val="00275FF5"/>
    <w:rsid w:val="0027615A"/>
    <w:rsid w:val="00276BAC"/>
    <w:rsid w:val="002775E8"/>
    <w:rsid w:val="00277C9F"/>
    <w:rsid w:val="002801F4"/>
    <w:rsid w:val="00280758"/>
    <w:rsid w:val="00280C43"/>
    <w:rsid w:val="00280CFF"/>
    <w:rsid w:val="00281350"/>
    <w:rsid w:val="00281C96"/>
    <w:rsid w:val="00281FF4"/>
    <w:rsid w:val="00282119"/>
    <w:rsid w:val="00282567"/>
    <w:rsid w:val="00282CA7"/>
    <w:rsid w:val="00282E81"/>
    <w:rsid w:val="002834CB"/>
    <w:rsid w:val="00283F29"/>
    <w:rsid w:val="00284BB5"/>
    <w:rsid w:val="0028509C"/>
    <w:rsid w:val="0028546D"/>
    <w:rsid w:val="002855DD"/>
    <w:rsid w:val="0028671E"/>
    <w:rsid w:val="0028695B"/>
    <w:rsid w:val="00286FB7"/>
    <w:rsid w:val="002876FB"/>
    <w:rsid w:val="002878B0"/>
    <w:rsid w:val="0028798B"/>
    <w:rsid w:val="00287EA0"/>
    <w:rsid w:val="00290CEB"/>
    <w:rsid w:val="002913E5"/>
    <w:rsid w:val="00291428"/>
    <w:rsid w:val="002917CF"/>
    <w:rsid w:val="00291E0A"/>
    <w:rsid w:val="002922AB"/>
    <w:rsid w:val="00292AB0"/>
    <w:rsid w:val="00292EC1"/>
    <w:rsid w:val="002934DB"/>
    <w:rsid w:val="002935AB"/>
    <w:rsid w:val="0029376C"/>
    <w:rsid w:val="00293854"/>
    <w:rsid w:val="00293E80"/>
    <w:rsid w:val="00294C25"/>
    <w:rsid w:val="0029520A"/>
    <w:rsid w:val="00295FB9"/>
    <w:rsid w:val="002962B1"/>
    <w:rsid w:val="002963BD"/>
    <w:rsid w:val="00296420"/>
    <w:rsid w:val="002966DF"/>
    <w:rsid w:val="00296D48"/>
    <w:rsid w:val="0029785F"/>
    <w:rsid w:val="00297A51"/>
    <w:rsid w:val="002A01EC"/>
    <w:rsid w:val="002A0574"/>
    <w:rsid w:val="002A0BFE"/>
    <w:rsid w:val="002A0FB7"/>
    <w:rsid w:val="002A1552"/>
    <w:rsid w:val="002A20EE"/>
    <w:rsid w:val="002A2B0A"/>
    <w:rsid w:val="002A2B0D"/>
    <w:rsid w:val="002A2F09"/>
    <w:rsid w:val="002A2F2E"/>
    <w:rsid w:val="002A3C46"/>
    <w:rsid w:val="002A3C8C"/>
    <w:rsid w:val="002A3F5D"/>
    <w:rsid w:val="002A4A63"/>
    <w:rsid w:val="002A5061"/>
    <w:rsid w:val="002A57C7"/>
    <w:rsid w:val="002A66D1"/>
    <w:rsid w:val="002A6A20"/>
    <w:rsid w:val="002A7257"/>
    <w:rsid w:val="002A732A"/>
    <w:rsid w:val="002A741C"/>
    <w:rsid w:val="002A7742"/>
    <w:rsid w:val="002A7D82"/>
    <w:rsid w:val="002B03A5"/>
    <w:rsid w:val="002B09F3"/>
    <w:rsid w:val="002B0E84"/>
    <w:rsid w:val="002B0F73"/>
    <w:rsid w:val="002B0FE8"/>
    <w:rsid w:val="002B1265"/>
    <w:rsid w:val="002B131D"/>
    <w:rsid w:val="002B1575"/>
    <w:rsid w:val="002B15CA"/>
    <w:rsid w:val="002B2042"/>
    <w:rsid w:val="002B27A1"/>
    <w:rsid w:val="002B29D7"/>
    <w:rsid w:val="002B2A6F"/>
    <w:rsid w:val="002B2FBD"/>
    <w:rsid w:val="002B3BFF"/>
    <w:rsid w:val="002B47F3"/>
    <w:rsid w:val="002B581B"/>
    <w:rsid w:val="002B59A0"/>
    <w:rsid w:val="002B67E9"/>
    <w:rsid w:val="002B6ED3"/>
    <w:rsid w:val="002B6F0E"/>
    <w:rsid w:val="002B76ED"/>
    <w:rsid w:val="002B77CC"/>
    <w:rsid w:val="002B78D2"/>
    <w:rsid w:val="002B7D44"/>
    <w:rsid w:val="002B7D70"/>
    <w:rsid w:val="002C0681"/>
    <w:rsid w:val="002C0C41"/>
    <w:rsid w:val="002C1127"/>
    <w:rsid w:val="002C1538"/>
    <w:rsid w:val="002C17C9"/>
    <w:rsid w:val="002C1DAB"/>
    <w:rsid w:val="002C32D1"/>
    <w:rsid w:val="002C3534"/>
    <w:rsid w:val="002C3BDA"/>
    <w:rsid w:val="002C3CA1"/>
    <w:rsid w:val="002C41A2"/>
    <w:rsid w:val="002C55A6"/>
    <w:rsid w:val="002C589C"/>
    <w:rsid w:val="002C5E89"/>
    <w:rsid w:val="002C5FA3"/>
    <w:rsid w:val="002C61BE"/>
    <w:rsid w:val="002C68FE"/>
    <w:rsid w:val="002C694D"/>
    <w:rsid w:val="002C6C5E"/>
    <w:rsid w:val="002C6EB7"/>
    <w:rsid w:val="002C71E2"/>
    <w:rsid w:val="002C7559"/>
    <w:rsid w:val="002C7A69"/>
    <w:rsid w:val="002C7AE0"/>
    <w:rsid w:val="002C7DAE"/>
    <w:rsid w:val="002C7E00"/>
    <w:rsid w:val="002D0040"/>
    <w:rsid w:val="002D005B"/>
    <w:rsid w:val="002D14A0"/>
    <w:rsid w:val="002D1692"/>
    <w:rsid w:val="002D19AD"/>
    <w:rsid w:val="002D1C20"/>
    <w:rsid w:val="002D26DE"/>
    <w:rsid w:val="002D26F0"/>
    <w:rsid w:val="002D2AC3"/>
    <w:rsid w:val="002D3237"/>
    <w:rsid w:val="002D3DB2"/>
    <w:rsid w:val="002D4828"/>
    <w:rsid w:val="002D4D55"/>
    <w:rsid w:val="002D4EA0"/>
    <w:rsid w:val="002D5B48"/>
    <w:rsid w:val="002D6028"/>
    <w:rsid w:val="002D60D5"/>
    <w:rsid w:val="002D6B49"/>
    <w:rsid w:val="002D6D47"/>
    <w:rsid w:val="002D7013"/>
    <w:rsid w:val="002D7695"/>
    <w:rsid w:val="002D7977"/>
    <w:rsid w:val="002E053F"/>
    <w:rsid w:val="002E058E"/>
    <w:rsid w:val="002E0A77"/>
    <w:rsid w:val="002E1630"/>
    <w:rsid w:val="002E2444"/>
    <w:rsid w:val="002E3077"/>
    <w:rsid w:val="002E3275"/>
    <w:rsid w:val="002E3598"/>
    <w:rsid w:val="002E3970"/>
    <w:rsid w:val="002E3C52"/>
    <w:rsid w:val="002E40CC"/>
    <w:rsid w:val="002E427F"/>
    <w:rsid w:val="002E4A7B"/>
    <w:rsid w:val="002E4CB0"/>
    <w:rsid w:val="002E53AA"/>
    <w:rsid w:val="002E6B6A"/>
    <w:rsid w:val="002E775E"/>
    <w:rsid w:val="002E7938"/>
    <w:rsid w:val="002E7A13"/>
    <w:rsid w:val="002F084E"/>
    <w:rsid w:val="002F08DA"/>
    <w:rsid w:val="002F0BDD"/>
    <w:rsid w:val="002F18B9"/>
    <w:rsid w:val="002F19B9"/>
    <w:rsid w:val="002F1D0F"/>
    <w:rsid w:val="002F1FB6"/>
    <w:rsid w:val="002F2937"/>
    <w:rsid w:val="002F2CA8"/>
    <w:rsid w:val="002F30ED"/>
    <w:rsid w:val="002F35AD"/>
    <w:rsid w:val="002F376E"/>
    <w:rsid w:val="002F3829"/>
    <w:rsid w:val="002F3F4F"/>
    <w:rsid w:val="002F4180"/>
    <w:rsid w:val="002F59E8"/>
    <w:rsid w:val="002F6244"/>
    <w:rsid w:val="002F63DA"/>
    <w:rsid w:val="002F7C75"/>
    <w:rsid w:val="002F7CA1"/>
    <w:rsid w:val="002F7E24"/>
    <w:rsid w:val="00300394"/>
    <w:rsid w:val="00300592"/>
    <w:rsid w:val="00300F1A"/>
    <w:rsid w:val="00301DD3"/>
    <w:rsid w:val="003025E1"/>
    <w:rsid w:val="00303190"/>
    <w:rsid w:val="003031A8"/>
    <w:rsid w:val="003037B0"/>
    <w:rsid w:val="0030476C"/>
    <w:rsid w:val="00305020"/>
    <w:rsid w:val="003051CF"/>
    <w:rsid w:val="00305741"/>
    <w:rsid w:val="003057BE"/>
    <w:rsid w:val="00305AC0"/>
    <w:rsid w:val="00305ECD"/>
    <w:rsid w:val="0030703F"/>
    <w:rsid w:val="003074D2"/>
    <w:rsid w:val="0030754B"/>
    <w:rsid w:val="00307A66"/>
    <w:rsid w:val="00307C0F"/>
    <w:rsid w:val="00307D26"/>
    <w:rsid w:val="00307D2A"/>
    <w:rsid w:val="00307D59"/>
    <w:rsid w:val="0031047B"/>
    <w:rsid w:val="003108A4"/>
    <w:rsid w:val="00310A16"/>
    <w:rsid w:val="00310D40"/>
    <w:rsid w:val="00311713"/>
    <w:rsid w:val="00311A98"/>
    <w:rsid w:val="00311FCE"/>
    <w:rsid w:val="00312D55"/>
    <w:rsid w:val="00312F8E"/>
    <w:rsid w:val="003147E7"/>
    <w:rsid w:val="00314934"/>
    <w:rsid w:val="00314A16"/>
    <w:rsid w:val="00315579"/>
    <w:rsid w:val="00316512"/>
    <w:rsid w:val="00317204"/>
    <w:rsid w:val="003172AB"/>
    <w:rsid w:val="00317A73"/>
    <w:rsid w:val="00317BF2"/>
    <w:rsid w:val="00317D56"/>
    <w:rsid w:val="00317E79"/>
    <w:rsid w:val="0032064C"/>
    <w:rsid w:val="0032097E"/>
    <w:rsid w:val="00320CE7"/>
    <w:rsid w:val="003216A5"/>
    <w:rsid w:val="00322506"/>
    <w:rsid w:val="00322F8B"/>
    <w:rsid w:val="003233E1"/>
    <w:rsid w:val="00323C5D"/>
    <w:rsid w:val="00324FCD"/>
    <w:rsid w:val="00325110"/>
    <w:rsid w:val="003252DA"/>
    <w:rsid w:val="0032534F"/>
    <w:rsid w:val="00325B07"/>
    <w:rsid w:val="00325FFC"/>
    <w:rsid w:val="00326956"/>
    <w:rsid w:val="00326A5F"/>
    <w:rsid w:val="003270CE"/>
    <w:rsid w:val="0032740B"/>
    <w:rsid w:val="0032745E"/>
    <w:rsid w:val="00327923"/>
    <w:rsid w:val="00327C50"/>
    <w:rsid w:val="00327F34"/>
    <w:rsid w:val="0033039E"/>
    <w:rsid w:val="00330412"/>
    <w:rsid w:val="00332A77"/>
    <w:rsid w:val="00333D00"/>
    <w:rsid w:val="00333E09"/>
    <w:rsid w:val="00334518"/>
    <w:rsid w:val="00334544"/>
    <w:rsid w:val="00334635"/>
    <w:rsid w:val="00334A30"/>
    <w:rsid w:val="00334FDA"/>
    <w:rsid w:val="00336BB0"/>
    <w:rsid w:val="00336FC3"/>
    <w:rsid w:val="0033700A"/>
    <w:rsid w:val="00337067"/>
    <w:rsid w:val="00337837"/>
    <w:rsid w:val="00337887"/>
    <w:rsid w:val="003378AD"/>
    <w:rsid w:val="00340097"/>
    <w:rsid w:val="0034025F"/>
    <w:rsid w:val="00340548"/>
    <w:rsid w:val="00340974"/>
    <w:rsid w:val="00340CB1"/>
    <w:rsid w:val="00340F79"/>
    <w:rsid w:val="00340FF0"/>
    <w:rsid w:val="003410C5"/>
    <w:rsid w:val="003418B7"/>
    <w:rsid w:val="00341C9D"/>
    <w:rsid w:val="00341EFA"/>
    <w:rsid w:val="0034205C"/>
    <w:rsid w:val="003424E0"/>
    <w:rsid w:val="00343106"/>
    <w:rsid w:val="0034330F"/>
    <w:rsid w:val="003435C4"/>
    <w:rsid w:val="00343F36"/>
    <w:rsid w:val="00343FBE"/>
    <w:rsid w:val="00344308"/>
    <w:rsid w:val="00344370"/>
    <w:rsid w:val="00344529"/>
    <w:rsid w:val="003447C0"/>
    <w:rsid w:val="003461D2"/>
    <w:rsid w:val="003470AA"/>
    <w:rsid w:val="0034716B"/>
    <w:rsid w:val="003475AF"/>
    <w:rsid w:val="003479DD"/>
    <w:rsid w:val="00347BDF"/>
    <w:rsid w:val="00350A02"/>
    <w:rsid w:val="00350A73"/>
    <w:rsid w:val="00351EC8"/>
    <w:rsid w:val="003522D0"/>
    <w:rsid w:val="0035298A"/>
    <w:rsid w:val="0035333B"/>
    <w:rsid w:val="00353375"/>
    <w:rsid w:val="003535C7"/>
    <w:rsid w:val="003539EE"/>
    <w:rsid w:val="00353B9B"/>
    <w:rsid w:val="00354171"/>
    <w:rsid w:val="00354231"/>
    <w:rsid w:val="0035468E"/>
    <w:rsid w:val="003559EE"/>
    <w:rsid w:val="0035600D"/>
    <w:rsid w:val="00356539"/>
    <w:rsid w:val="00356818"/>
    <w:rsid w:val="00357195"/>
    <w:rsid w:val="00357681"/>
    <w:rsid w:val="00357D8B"/>
    <w:rsid w:val="00357F67"/>
    <w:rsid w:val="0036096C"/>
    <w:rsid w:val="00360F58"/>
    <w:rsid w:val="00361185"/>
    <w:rsid w:val="00361CF6"/>
    <w:rsid w:val="00362403"/>
    <w:rsid w:val="003624A8"/>
    <w:rsid w:val="00362A9E"/>
    <w:rsid w:val="00362AC6"/>
    <w:rsid w:val="003633BB"/>
    <w:rsid w:val="00363A39"/>
    <w:rsid w:val="00364AF2"/>
    <w:rsid w:val="00364E4C"/>
    <w:rsid w:val="00364F56"/>
    <w:rsid w:val="003656C2"/>
    <w:rsid w:val="00365D2B"/>
    <w:rsid w:val="00365DBF"/>
    <w:rsid w:val="00365FD5"/>
    <w:rsid w:val="003660EC"/>
    <w:rsid w:val="003665FB"/>
    <w:rsid w:val="003668E3"/>
    <w:rsid w:val="00366F8D"/>
    <w:rsid w:val="003705D2"/>
    <w:rsid w:val="00370EDB"/>
    <w:rsid w:val="00370F98"/>
    <w:rsid w:val="00370FC3"/>
    <w:rsid w:val="003711D8"/>
    <w:rsid w:val="0037120C"/>
    <w:rsid w:val="00371334"/>
    <w:rsid w:val="003713EF"/>
    <w:rsid w:val="0037169C"/>
    <w:rsid w:val="00371792"/>
    <w:rsid w:val="00372221"/>
    <w:rsid w:val="00372AD1"/>
    <w:rsid w:val="003732A1"/>
    <w:rsid w:val="003733AE"/>
    <w:rsid w:val="00373B85"/>
    <w:rsid w:val="00373CF7"/>
    <w:rsid w:val="00373E16"/>
    <w:rsid w:val="003743A0"/>
    <w:rsid w:val="003745A4"/>
    <w:rsid w:val="00374F88"/>
    <w:rsid w:val="0037521D"/>
    <w:rsid w:val="0037527C"/>
    <w:rsid w:val="003755B3"/>
    <w:rsid w:val="003768FE"/>
    <w:rsid w:val="00376968"/>
    <w:rsid w:val="00376AF6"/>
    <w:rsid w:val="0037715C"/>
    <w:rsid w:val="00377DF4"/>
    <w:rsid w:val="00380298"/>
    <w:rsid w:val="003802FE"/>
    <w:rsid w:val="0038079A"/>
    <w:rsid w:val="003812CF"/>
    <w:rsid w:val="0038164E"/>
    <w:rsid w:val="00381E2E"/>
    <w:rsid w:val="00382068"/>
    <w:rsid w:val="003823F1"/>
    <w:rsid w:val="00383222"/>
    <w:rsid w:val="00383B78"/>
    <w:rsid w:val="00384670"/>
    <w:rsid w:val="0038519B"/>
    <w:rsid w:val="003852E5"/>
    <w:rsid w:val="003852EF"/>
    <w:rsid w:val="00386161"/>
    <w:rsid w:val="00386F0A"/>
    <w:rsid w:val="00387212"/>
    <w:rsid w:val="003905D3"/>
    <w:rsid w:val="003907AC"/>
    <w:rsid w:val="00390B5F"/>
    <w:rsid w:val="003910D1"/>
    <w:rsid w:val="0039220B"/>
    <w:rsid w:val="0039229A"/>
    <w:rsid w:val="0039233B"/>
    <w:rsid w:val="0039299A"/>
    <w:rsid w:val="00392C66"/>
    <w:rsid w:val="0039314D"/>
    <w:rsid w:val="003935F1"/>
    <w:rsid w:val="0039394F"/>
    <w:rsid w:val="00393D23"/>
    <w:rsid w:val="00393D58"/>
    <w:rsid w:val="00393D8B"/>
    <w:rsid w:val="003945D9"/>
    <w:rsid w:val="00395081"/>
    <w:rsid w:val="00395097"/>
    <w:rsid w:val="00395A69"/>
    <w:rsid w:val="00395A81"/>
    <w:rsid w:val="00395B0D"/>
    <w:rsid w:val="00396222"/>
    <w:rsid w:val="00396328"/>
    <w:rsid w:val="00396878"/>
    <w:rsid w:val="00396D0A"/>
    <w:rsid w:val="003973A5"/>
    <w:rsid w:val="003A094F"/>
    <w:rsid w:val="003A0ACD"/>
    <w:rsid w:val="003A0BEE"/>
    <w:rsid w:val="003A0C4D"/>
    <w:rsid w:val="003A0FD2"/>
    <w:rsid w:val="003A117B"/>
    <w:rsid w:val="003A1C4C"/>
    <w:rsid w:val="003A1DE0"/>
    <w:rsid w:val="003A212C"/>
    <w:rsid w:val="003A3635"/>
    <w:rsid w:val="003A3A59"/>
    <w:rsid w:val="003A3F7E"/>
    <w:rsid w:val="003A416C"/>
    <w:rsid w:val="003A419A"/>
    <w:rsid w:val="003A4AC1"/>
    <w:rsid w:val="003A5678"/>
    <w:rsid w:val="003A6019"/>
    <w:rsid w:val="003A6FBF"/>
    <w:rsid w:val="003A7242"/>
    <w:rsid w:val="003A7867"/>
    <w:rsid w:val="003A7B18"/>
    <w:rsid w:val="003B07F0"/>
    <w:rsid w:val="003B092B"/>
    <w:rsid w:val="003B09D9"/>
    <w:rsid w:val="003B0AD1"/>
    <w:rsid w:val="003B1F70"/>
    <w:rsid w:val="003B1F97"/>
    <w:rsid w:val="003B216D"/>
    <w:rsid w:val="003B38D7"/>
    <w:rsid w:val="003B3D1D"/>
    <w:rsid w:val="003B53EE"/>
    <w:rsid w:val="003B5FEE"/>
    <w:rsid w:val="003B624F"/>
    <w:rsid w:val="003B6801"/>
    <w:rsid w:val="003B6876"/>
    <w:rsid w:val="003B7352"/>
    <w:rsid w:val="003B78A2"/>
    <w:rsid w:val="003C0332"/>
    <w:rsid w:val="003C0792"/>
    <w:rsid w:val="003C0E1C"/>
    <w:rsid w:val="003C0E25"/>
    <w:rsid w:val="003C0FD2"/>
    <w:rsid w:val="003C10DC"/>
    <w:rsid w:val="003C1350"/>
    <w:rsid w:val="003C1C43"/>
    <w:rsid w:val="003C1CFB"/>
    <w:rsid w:val="003C1EDE"/>
    <w:rsid w:val="003C2049"/>
    <w:rsid w:val="003C2323"/>
    <w:rsid w:val="003C247B"/>
    <w:rsid w:val="003C24F5"/>
    <w:rsid w:val="003C2901"/>
    <w:rsid w:val="003C32DD"/>
    <w:rsid w:val="003C3C9E"/>
    <w:rsid w:val="003C427D"/>
    <w:rsid w:val="003C4E29"/>
    <w:rsid w:val="003C4F9B"/>
    <w:rsid w:val="003C53FF"/>
    <w:rsid w:val="003C5412"/>
    <w:rsid w:val="003C62D4"/>
    <w:rsid w:val="003C69C3"/>
    <w:rsid w:val="003C6BE5"/>
    <w:rsid w:val="003C6D6A"/>
    <w:rsid w:val="003C6E91"/>
    <w:rsid w:val="003C6EC8"/>
    <w:rsid w:val="003C7F53"/>
    <w:rsid w:val="003D0329"/>
    <w:rsid w:val="003D03F2"/>
    <w:rsid w:val="003D06B2"/>
    <w:rsid w:val="003D0A5F"/>
    <w:rsid w:val="003D1189"/>
    <w:rsid w:val="003D128A"/>
    <w:rsid w:val="003D1537"/>
    <w:rsid w:val="003D1CBB"/>
    <w:rsid w:val="003D1EA1"/>
    <w:rsid w:val="003D1F09"/>
    <w:rsid w:val="003D2097"/>
    <w:rsid w:val="003D22E8"/>
    <w:rsid w:val="003D26B5"/>
    <w:rsid w:val="003D2865"/>
    <w:rsid w:val="003D292D"/>
    <w:rsid w:val="003D2B87"/>
    <w:rsid w:val="003D3DC0"/>
    <w:rsid w:val="003D3EF6"/>
    <w:rsid w:val="003D42AD"/>
    <w:rsid w:val="003D4F41"/>
    <w:rsid w:val="003D5507"/>
    <w:rsid w:val="003D5740"/>
    <w:rsid w:val="003D5823"/>
    <w:rsid w:val="003D5EF5"/>
    <w:rsid w:val="003D64A2"/>
    <w:rsid w:val="003D70BE"/>
    <w:rsid w:val="003D74B5"/>
    <w:rsid w:val="003D75CC"/>
    <w:rsid w:val="003D7D28"/>
    <w:rsid w:val="003D7D96"/>
    <w:rsid w:val="003E0025"/>
    <w:rsid w:val="003E02EF"/>
    <w:rsid w:val="003E0572"/>
    <w:rsid w:val="003E0C3B"/>
    <w:rsid w:val="003E0D05"/>
    <w:rsid w:val="003E1638"/>
    <w:rsid w:val="003E2793"/>
    <w:rsid w:val="003E2B33"/>
    <w:rsid w:val="003E2B4C"/>
    <w:rsid w:val="003E3262"/>
    <w:rsid w:val="003E34A4"/>
    <w:rsid w:val="003E3DBD"/>
    <w:rsid w:val="003E5BA1"/>
    <w:rsid w:val="003E6899"/>
    <w:rsid w:val="003E68CC"/>
    <w:rsid w:val="003E695F"/>
    <w:rsid w:val="003E6E2B"/>
    <w:rsid w:val="003E7463"/>
    <w:rsid w:val="003E7468"/>
    <w:rsid w:val="003E7D87"/>
    <w:rsid w:val="003F000F"/>
    <w:rsid w:val="003F0113"/>
    <w:rsid w:val="003F0243"/>
    <w:rsid w:val="003F05A6"/>
    <w:rsid w:val="003F0F55"/>
    <w:rsid w:val="003F119B"/>
    <w:rsid w:val="003F1465"/>
    <w:rsid w:val="003F1D46"/>
    <w:rsid w:val="003F2CA9"/>
    <w:rsid w:val="003F3069"/>
    <w:rsid w:val="003F313B"/>
    <w:rsid w:val="003F324B"/>
    <w:rsid w:val="003F32F0"/>
    <w:rsid w:val="003F42E8"/>
    <w:rsid w:val="003F4639"/>
    <w:rsid w:val="003F46BE"/>
    <w:rsid w:val="003F4FAF"/>
    <w:rsid w:val="003F575D"/>
    <w:rsid w:val="003F6D35"/>
    <w:rsid w:val="003F6FD3"/>
    <w:rsid w:val="003F7899"/>
    <w:rsid w:val="003F78F6"/>
    <w:rsid w:val="003F7E46"/>
    <w:rsid w:val="003F7ED0"/>
    <w:rsid w:val="00400F07"/>
    <w:rsid w:val="004018D0"/>
    <w:rsid w:val="004023F9"/>
    <w:rsid w:val="004027E9"/>
    <w:rsid w:val="00402D67"/>
    <w:rsid w:val="004032B5"/>
    <w:rsid w:val="00403A83"/>
    <w:rsid w:val="00403E43"/>
    <w:rsid w:val="00404289"/>
    <w:rsid w:val="004045BF"/>
    <w:rsid w:val="004046CE"/>
    <w:rsid w:val="0040495B"/>
    <w:rsid w:val="00404D55"/>
    <w:rsid w:val="00405059"/>
    <w:rsid w:val="00406674"/>
    <w:rsid w:val="0040762A"/>
    <w:rsid w:val="00410AE7"/>
    <w:rsid w:val="00410B19"/>
    <w:rsid w:val="0041115D"/>
    <w:rsid w:val="004117D5"/>
    <w:rsid w:val="00411869"/>
    <w:rsid w:val="00411CA8"/>
    <w:rsid w:val="0041246B"/>
    <w:rsid w:val="00412A0F"/>
    <w:rsid w:val="00413278"/>
    <w:rsid w:val="004134F8"/>
    <w:rsid w:val="00413C44"/>
    <w:rsid w:val="004142CB"/>
    <w:rsid w:val="00414D79"/>
    <w:rsid w:val="004162F9"/>
    <w:rsid w:val="004164DD"/>
    <w:rsid w:val="00416AC9"/>
    <w:rsid w:val="00416BE6"/>
    <w:rsid w:val="00416EC2"/>
    <w:rsid w:val="004200D3"/>
    <w:rsid w:val="00420608"/>
    <w:rsid w:val="00420EEA"/>
    <w:rsid w:val="00421192"/>
    <w:rsid w:val="00421337"/>
    <w:rsid w:val="00421867"/>
    <w:rsid w:val="00422258"/>
    <w:rsid w:val="0042246F"/>
    <w:rsid w:val="00422607"/>
    <w:rsid w:val="00423354"/>
    <w:rsid w:val="004240C7"/>
    <w:rsid w:val="004242AE"/>
    <w:rsid w:val="00424F29"/>
    <w:rsid w:val="004252DC"/>
    <w:rsid w:val="00426FBC"/>
    <w:rsid w:val="00427438"/>
    <w:rsid w:val="0042753E"/>
    <w:rsid w:val="00427AEB"/>
    <w:rsid w:val="00427BC0"/>
    <w:rsid w:val="004300EE"/>
    <w:rsid w:val="00430381"/>
    <w:rsid w:val="00430D1D"/>
    <w:rsid w:val="00431184"/>
    <w:rsid w:val="00431245"/>
    <w:rsid w:val="00431C7D"/>
    <w:rsid w:val="00432EDA"/>
    <w:rsid w:val="004338DC"/>
    <w:rsid w:val="0043443D"/>
    <w:rsid w:val="004345AE"/>
    <w:rsid w:val="00434822"/>
    <w:rsid w:val="00434A5C"/>
    <w:rsid w:val="00434E9C"/>
    <w:rsid w:val="00435742"/>
    <w:rsid w:val="0043582E"/>
    <w:rsid w:val="00435924"/>
    <w:rsid w:val="0043679B"/>
    <w:rsid w:val="004407EA"/>
    <w:rsid w:val="00440861"/>
    <w:rsid w:val="004414FD"/>
    <w:rsid w:val="004415C3"/>
    <w:rsid w:val="00441B1D"/>
    <w:rsid w:val="00442121"/>
    <w:rsid w:val="00442B37"/>
    <w:rsid w:val="004435D2"/>
    <w:rsid w:val="004435DC"/>
    <w:rsid w:val="00443DA2"/>
    <w:rsid w:val="00443E3B"/>
    <w:rsid w:val="00444291"/>
    <w:rsid w:val="0044432A"/>
    <w:rsid w:val="00444342"/>
    <w:rsid w:val="00444612"/>
    <w:rsid w:val="00444F52"/>
    <w:rsid w:val="0044514C"/>
    <w:rsid w:val="0044519A"/>
    <w:rsid w:val="00446647"/>
    <w:rsid w:val="0044673F"/>
    <w:rsid w:val="00446CDA"/>
    <w:rsid w:val="00447380"/>
    <w:rsid w:val="00450128"/>
    <w:rsid w:val="00450A52"/>
    <w:rsid w:val="00450EAA"/>
    <w:rsid w:val="004510C3"/>
    <w:rsid w:val="004516F9"/>
    <w:rsid w:val="00451F3F"/>
    <w:rsid w:val="004522FF"/>
    <w:rsid w:val="00452350"/>
    <w:rsid w:val="0045267A"/>
    <w:rsid w:val="00453634"/>
    <w:rsid w:val="0045415B"/>
    <w:rsid w:val="0045515F"/>
    <w:rsid w:val="00455202"/>
    <w:rsid w:val="00455557"/>
    <w:rsid w:val="0045613D"/>
    <w:rsid w:val="0045657F"/>
    <w:rsid w:val="0045674D"/>
    <w:rsid w:val="00456A47"/>
    <w:rsid w:val="00456F6A"/>
    <w:rsid w:val="00457AB4"/>
    <w:rsid w:val="004606EA"/>
    <w:rsid w:val="004609E7"/>
    <w:rsid w:val="00461349"/>
    <w:rsid w:val="0046137A"/>
    <w:rsid w:val="00462101"/>
    <w:rsid w:val="00462242"/>
    <w:rsid w:val="004628E4"/>
    <w:rsid w:val="00464620"/>
    <w:rsid w:val="00464BC3"/>
    <w:rsid w:val="00465088"/>
    <w:rsid w:val="00465380"/>
    <w:rsid w:val="004654C1"/>
    <w:rsid w:val="00465D19"/>
    <w:rsid w:val="004663A6"/>
    <w:rsid w:val="004678CC"/>
    <w:rsid w:val="00470E19"/>
    <w:rsid w:val="0047106C"/>
    <w:rsid w:val="004711DD"/>
    <w:rsid w:val="00471389"/>
    <w:rsid w:val="00471658"/>
    <w:rsid w:val="004716DC"/>
    <w:rsid w:val="00471BE9"/>
    <w:rsid w:val="00471DF3"/>
    <w:rsid w:val="00471E83"/>
    <w:rsid w:val="00472891"/>
    <w:rsid w:val="00473080"/>
    <w:rsid w:val="0047309A"/>
    <w:rsid w:val="00473F94"/>
    <w:rsid w:val="00474047"/>
    <w:rsid w:val="0047420F"/>
    <w:rsid w:val="00474530"/>
    <w:rsid w:val="00474655"/>
    <w:rsid w:val="004752A2"/>
    <w:rsid w:val="00475E98"/>
    <w:rsid w:val="00475F27"/>
    <w:rsid w:val="00476332"/>
    <w:rsid w:val="00477045"/>
    <w:rsid w:val="0048015A"/>
    <w:rsid w:val="00480757"/>
    <w:rsid w:val="0048076B"/>
    <w:rsid w:val="004809C3"/>
    <w:rsid w:val="00480B57"/>
    <w:rsid w:val="004818D3"/>
    <w:rsid w:val="00481BC5"/>
    <w:rsid w:val="004826FF"/>
    <w:rsid w:val="00482852"/>
    <w:rsid w:val="00482BB3"/>
    <w:rsid w:val="00482DD6"/>
    <w:rsid w:val="004833BA"/>
    <w:rsid w:val="0048588A"/>
    <w:rsid w:val="00485CE1"/>
    <w:rsid w:val="00486116"/>
    <w:rsid w:val="004863D9"/>
    <w:rsid w:val="0048658A"/>
    <w:rsid w:val="00486EAA"/>
    <w:rsid w:val="0048710A"/>
    <w:rsid w:val="004874E0"/>
    <w:rsid w:val="00487648"/>
    <w:rsid w:val="0048794E"/>
    <w:rsid w:val="00487C51"/>
    <w:rsid w:val="00490BA3"/>
    <w:rsid w:val="0049100B"/>
    <w:rsid w:val="004911FE"/>
    <w:rsid w:val="00491D87"/>
    <w:rsid w:val="004924FD"/>
    <w:rsid w:val="004938B3"/>
    <w:rsid w:val="00493934"/>
    <w:rsid w:val="0049454B"/>
    <w:rsid w:val="00494FFB"/>
    <w:rsid w:val="00495188"/>
    <w:rsid w:val="004951DA"/>
    <w:rsid w:val="0049576B"/>
    <w:rsid w:val="0049578A"/>
    <w:rsid w:val="00495AB0"/>
    <w:rsid w:val="00495AC9"/>
    <w:rsid w:val="00495CBC"/>
    <w:rsid w:val="00495DE1"/>
    <w:rsid w:val="00495F06"/>
    <w:rsid w:val="00496286"/>
    <w:rsid w:val="0049677E"/>
    <w:rsid w:val="00496A45"/>
    <w:rsid w:val="00496FD0"/>
    <w:rsid w:val="00497128"/>
    <w:rsid w:val="004971C0"/>
    <w:rsid w:val="00497566"/>
    <w:rsid w:val="004A0907"/>
    <w:rsid w:val="004A1480"/>
    <w:rsid w:val="004A250B"/>
    <w:rsid w:val="004A2AF5"/>
    <w:rsid w:val="004A2C04"/>
    <w:rsid w:val="004A3AD8"/>
    <w:rsid w:val="004A4039"/>
    <w:rsid w:val="004A4722"/>
    <w:rsid w:val="004A55BA"/>
    <w:rsid w:val="004A62B1"/>
    <w:rsid w:val="004A68A0"/>
    <w:rsid w:val="004A6BAE"/>
    <w:rsid w:val="004A6EB5"/>
    <w:rsid w:val="004A77B2"/>
    <w:rsid w:val="004A7B1D"/>
    <w:rsid w:val="004A7C22"/>
    <w:rsid w:val="004B0DAA"/>
    <w:rsid w:val="004B148D"/>
    <w:rsid w:val="004B1A1F"/>
    <w:rsid w:val="004B2204"/>
    <w:rsid w:val="004B2380"/>
    <w:rsid w:val="004B2485"/>
    <w:rsid w:val="004B2793"/>
    <w:rsid w:val="004B2C36"/>
    <w:rsid w:val="004B2D3E"/>
    <w:rsid w:val="004B3169"/>
    <w:rsid w:val="004B3D14"/>
    <w:rsid w:val="004B3E4F"/>
    <w:rsid w:val="004B45BB"/>
    <w:rsid w:val="004B5306"/>
    <w:rsid w:val="004B5A90"/>
    <w:rsid w:val="004B5D05"/>
    <w:rsid w:val="004B6578"/>
    <w:rsid w:val="004B6647"/>
    <w:rsid w:val="004B67FD"/>
    <w:rsid w:val="004B6849"/>
    <w:rsid w:val="004B6EE2"/>
    <w:rsid w:val="004B736E"/>
    <w:rsid w:val="004B73F9"/>
    <w:rsid w:val="004B7EDB"/>
    <w:rsid w:val="004C023E"/>
    <w:rsid w:val="004C0F9C"/>
    <w:rsid w:val="004C12EB"/>
    <w:rsid w:val="004C190F"/>
    <w:rsid w:val="004C19F2"/>
    <w:rsid w:val="004C1B1F"/>
    <w:rsid w:val="004C368A"/>
    <w:rsid w:val="004C36BC"/>
    <w:rsid w:val="004C37E1"/>
    <w:rsid w:val="004C41A9"/>
    <w:rsid w:val="004C48B4"/>
    <w:rsid w:val="004C56DF"/>
    <w:rsid w:val="004C5B7D"/>
    <w:rsid w:val="004C6814"/>
    <w:rsid w:val="004C7033"/>
    <w:rsid w:val="004C70ED"/>
    <w:rsid w:val="004C799F"/>
    <w:rsid w:val="004C7C86"/>
    <w:rsid w:val="004C7D2A"/>
    <w:rsid w:val="004D05A1"/>
    <w:rsid w:val="004D0842"/>
    <w:rsid w:val="004D08C2"/>
    <w:rsid w:val="004D0901"/>
    <w:rsid w:val="004D0A97"/>
    <w:rsid w:val="004D0C16"/>
    <w:rsid w:val="004D10D5"/>
    <w:rsid w:val="004D159B"/>
    <w:rsid w:val="004D1C29"/>
    <w:rsid w:val="004D2938"/>
    <w:rsid w:val="004D2AFB"/>
    <w:rsid w:val="004D3256"/>
    <w:rsid w:val="004D34A9"/>
    <w:rsid w:val="004D3E4A"/>
    <w:rsid w:val="004D3E8E"/>
    <w:rsid w:val="004D46BB"/>
    <w:rsid w:val="004D4A73"/>
    <w:rsid w:val="004D5093"/>
    <w:rsid w:val="004D586E"/>
    <w:rsid w:val="004D5D9C"/>
    <w:rsid w:val="004D6A27"/>
    <w:rsid w:val="004D6C67"/>
    <w:rsid w:val="004D6DEB"/>
    <w:rsid w:val="004D7EB1"/>
    <w:rsid w:val="004E1BF4"/>
    <w:rsid w:val="004E20EF"/>
    <w:rsid w:val="004E2FD5"/>
    <w:rsid w:val="004E332F"/>
    <w:rsid w:val="004E33B3"/>
    <w:rsid w:val="004E3623"/>
    <w:rsid w:val="004E4188"/>
    <w:rsid w:val="004E4223"/>
    <w:rsid w:val="004E4996"/>
    <w:rsid w:val="004E534D"/>
    <w:rsid w:val="004E5384"/>
    <w:rsid w:val="004E5DD5"/>
    <w:rsid w:val="004E606D"/>
    <w:rsid w:val="004E6785"/>
    <w:rsid w:val="004E70E7"/>
    <w:rsid w:val="004E7229"/>
    <w:rsid w:val="004E76E4"/>
    <w:rsid w:val="004F0895"/>
    <w:rsid w:val="004F0F2B"/>
    <w:rsid w:val="004F124C"/>
    <w:rsid w:val="004F1BD9"/>
    <w:rsid w:val="004F2166"/>
    <w:rsid w:val="004F2825"/>
    <w:rsid w:val="004F372D"/>
    <w:rsid w:val="004F38EC"/>
    <w:rsid w:val="004F45F5"/>
    <w:rsid w:val="004F4962"/>
    <w:rsid w:val="004F4987"/>
    <w:rsid w:val="004F5155"/>
    <w:rsid w:val="004F5D13"/>
    <w:rsid w:val="004F6008"/>
    <w:rsid w:val="004F62C2"/>
    <w:rsid w:val="004F6830"/>
    <w:rsid w:val="004F683F"/>
    <w:rsid w:val="004F6F49"/>
    <w:rsid w:val="004F7068"/>
    <w:rsid w:val="004F7553"/>
    <w:rsid w:val="00500017"/>
    <w:rsid w:val="0050030F"/>
    <w:rsid w:val="00500333"/>
    <w:rsid w:val="005013F6"/>
    <w:rsid w:val="00501745"/>
    <w:rsid w:val="00501ED3"/>
    <w:rsid w:val="005020FC"/>
    <w:rsid w:val="005025B8"/>
    <w:rsid w:val="005029C1"/>
    <w:rsid w:val="0050390F"/>
    <w:rsid w:val="00503AAE"/>
    <w:rsid w:val="0050400F"/>
    <w:rsid w:val="0050407A"/>
    <w:rsid w:val="005046AA"/>
    <w:rsid w:val="00505100"/>
    <w:rsid w:val="0050553A"/>
    <w:rsid w:val="00505988"/>
    <w:rsid w:val="00505D79"/>
    <w:rsid w:val="005073A9"/>
    <w:rsid w:val="0050761B"/>
    <w:rsid w:val="00507AC4"/>
    <w:rsid w:val="00511060"/>
    <w:rsid w:val="00511C11"/>
    <w:rsid w:val="00512332"/>
    <w:rsid w:val="00512D9D"/>
    <w:rsid w:val="00512EE8"/>
    <w:rsid w:val="00513027"/>
    <w:rsid w:val="00513470"/>
    <w:rsid w:val="0051347E"/>
    <w:rsid w:val="0051366E"/>
    <w:rsid w:val="005138B4"/>
    <w:rsid w:val="00513A60"/>
    <w:rsid w:val="00513BBF"/>
    <w:rsid w:val="005157D3"/>
    <w:rsid w:val="00515B31"/>
    <w:rsid w:val="00515F0F"/>
    <w:rsid w:val="005168E6"/>
    <w:rsid w:val="00516A36"/>
    <w:rsid w:val="00516EBD"/>
    <w:rsid w:val="005171CD"/>
    <w:rsid w:val="00517654"/>
    <w:rsid w:val="00517A2E"/>
    <w:rsid w:val="00517AB8"/>
    <w:rsid w:val="00517D33"/>
    <w:rsid w:val="005200B7"/>
    <w:rsid w:val="00520376"/>
    <w:rsid w:val="005203D9"/>
    <w:rsid w:val="00520663"/>
    <w:rsid w:val="00521326"/>
    <w:rsid w:val="005233F6"/>
    <w:rsid w:val="00523588"/>
    <w:rsid w:val="005236C0"/>
    <w:rsid w:val="00523868"/>
    <w:rsid w:val="005248CA"/>
    <w:rsid w:val="00524E54"/>
    <w:rsid w:val="005255A9"/>
    <w:rsid w:val="00525625"/>
    <w:rsid w:val="00525FD2"/>
    <w:rsid w:val="00526445"/>
    <w:rsid w:val="00527AC3"/>
    <w:rsid w:val="00530A54"/>
    <w:rsid w:val="00531650"/>
    <w:rsid w:val="00532682"/>
    <w:rsid w:val="00532742"/>
    <w:rsid w:val="005335E6"/>
    <w:rsid w:val="00533B65"/>
    <w:rsid w:val="00534621"/>
    <w:rsid w:val="00534732"/>
    <w:rsid w:val="0053497F"/>
    <w:rsid w:val="00534D41"/>
    <w:rsid w:val="00534F5B"/>
    <w:rsid w:val="005351DC"/>
    <w:rsid w:val="00537447"/>
    <w:rsid w:val="005376B9"/>
    <w:rsid w:val="005379A3"/>
    <w:rsid w:val="00537AC4"/>
    <w:rsid w:val="00540181"/>
    <w:rsid w:val="005409EB"/>
    <w:rsid w:val="00540B20"/>
    <w:rsid w:val="005411C9"/>
    <w:rsid w:val="00541A8C"/>
    <w:rsid w:val="005421BE"/>
    <w:rsid w:val="00542855"/>
    <w:rsid w:val="0054355E"/>
    <w:rsid w:val="00543894"/>
    <w:rsid w:val="00544118"/>
    <w:rsid w:val="00544D9D"/>
    <w:rsid w:val="0054524E"/>
    <w:rsid w:val="00545657"/>
    <w:rsid w:val="0054578D"/>
    <w:rsid w:val="00545BB8"/>
    <w:rsid w:val="00545CF6"/>
    <w:rsid w:val="00545F09"/>
    <w:rsid w:val="00545F1E"/>
    <w:rsid w:val="00546265"/>
    <w:rsid w:val="00546ADA"/>
    <w:rsid w:val="005473A5"/>
    <w:rsid w:val="005474D5"/>
    <w:rsid w:val="00547CE5"/>
    <w:rsid w:val="00547F25"/>
    <w:rsid w:val="00550340"/>
    <w:rsid w:val="00550F5B"/>
    <w:rsid w:val="005512AE"/>
    <w:rsid w:val="0055181F"/>
    <w:rsid w:val="00551F34"/>
    <w:rsid w:val="00551FB8"/>
    <w:rsid w:val="00552011"/>
    <w:rsid w:val="005522C3"/>
    <w:rsid w:val="005523AD"/>
    <w:rsid w:val="00552D1E"/>
    <w:rsid w:val="00553715"/>
    <w:rsid w:val="00554B07"/>
    <w:rsid w:val="00554D38"/>
    <w:rsid w:val="00554F32"/>
    <w:rsid w:val="00555934"/>
    <w:rsid w:val="00556026"/>
    <w:rsid w:val="005562BD"/>
    <w:rsid w:val="005566DA"/>
    <w:rsid w:val="005567EF"/>
    <w:rsid w:val="00556853"/>
    <w:rsid w:val="00556C87"/>
    <w:rsid w:val="00557568"/>
    <w:rsid w:val="00557587"/>
    <w:rsid w:val="00557E56"/>
    <w:rsid w:val="0056090E"/>
    <w:rsid w:val="00560F41"/>
    <w:rsid w:val="005613AC"/>
    <w:rsid w:val="00562145"/>
    <w:rsid w:val="005627DB"/>
    <w:rsid w:val="00563311"/>
    <w:rsid w:val="005634D4"/>
    <w:rsid w:val="0056373F"/>
    <w:rsid w:val="005637BC"/>
    <w:rsid w:val="00564249"/>
    <w:rsid w:val="0056553F"/>
    <w:rsid w:val="00566294"/>
    <w:rsid w:val="00566B6A"/>
    <w:rsid w:val="00566B80"/>
    <w:rsid w:val="00567AEA"/>
    <w:rsid w:val="0057070E"/>
    <w:rsid w:val="00570F19"/>
    <w:rsid w:val="005713D5"/>
    <w:rsid w:val="005722DD"/>
    <w:rsid w:val="00572428"/>
    <w:rsid w:val="00572B9A"/>
    <w:rsid w:val="00572C9A"/>
    <w:rsid w:val="00572CF2"/>
    <w:rsid w:val="00573036"/>
    <w:rsid w:val="005731E4"/>
    <w:rsid w:val="005732B2"/>
    <w:rsid w:val="0057366F"/>
    <w:rsid w:val="00574B25"/>
    <w:rsid w:val="00574C0A"/>
    <w:rsid w:val="005755B9"/>
    <w:rsid w:val="005755C1"/>
    <w:rsid w:val="00575845"/>
    <w:rsid w:val="00575BFB"/>
    <w:rsid w:val="00575CC2"/>
    <w:rsid w:val="00575E2B"/>
    <w:rsid w:val="00575F17"/>
    <w:rsid w:val="005767A3"/>
    <w:rsid w:val="005767E6"/>
    <w:rsid w:val="00576E55"/>
    <w:rsid w:val="00577DD0"/>
    <w:rsid w:val="00580FE3"/>
    <w:rsid w:val="00581E98"/>
    <w:rsid w:val="0058204A"/>
    <w:rsid w:val="00582C83"/>
    <w:rsid w:val="00582EF2"/>
    <w:rsid w:val="0058305B"/>
    <w:rsid w:val="005830A2"/>
    <w:rsid w:val="005831C8"/>
    <w:rsid w:val="00583481"/>
    <w:rsid w:val="00583693"/>
    <w:rsid w:val="00583878"/>
    <w:rsid w:val="00583BF7"/>
    <w:rsid w:val="005845EA"/>
    <w:rsid w:val="00585124"/>
    <w:rsid w:val="005851FB"/>
    <w:rsid w:val="0058559D"/>
    <w:rsid w:val="005855E0"/>
    <w:rsid w:val="00585E30"/>
    <w:rsid w:val="005860FA"/>
    <w:rsid w:val="0058631C"/>
    <w:rsid w:val="005870BA"/>
    <w:rsid w:val="00587572"/>
    <w:rsid w:val="0058789B"/>
    <w:rsid w:val="005904DB"/>
    <w:rsid w:val="0059078F"/>
    <w:rsid w:val="00590B5C"/>
    <w:rsid w:val="00590D03"/>
    <w:rsid w:val="00591463"/>
    <w:rsid w:val="005922E4"/>
    <w:rsid w:val="005924AC"/>
    <w:rsid w:val="0059266F"/>
    <w:rsid w:val="005926A2"/>
    <w:rsid w:val="0059359B"/>
    <w:rsid w:val="005936B1"/>
    <w:rsid w:val="00593BE0"/>
    <w:rsid w:val="00593D5E"/>
    <w:rsid w:val="0059428E"/>
    <w:rsid w:val="00594A3E"/>
    <w:rsid w:val="00594F73"/>
    <w:rsid w:val="005953B9"/>
    <w:rsid w:val="005953EA"/>
    <w:rsid w:val="005961CE"/>
    <w:rsid w:val="00596844"/>
    <w:rsid w:val="00596E42"/>
    <w:rsid w:val="00597368"/>
    <w:rsid w:val="00597EBF"/>
    <w:rsid w:val="005A015B"/>
    <w:rsid w:val="005A069A"/>
    <w:rsid w:val="005A0B5D"/>
    <w:rsid w:val="005A1E55"/>
    <w:rsid w:val="005A261F"/>
    <w:rsid w:val="005A2729"/>
    <w:rsid w:val="005A28EA"/>
    <w:rsid w:val="005A2B4C"/>
    <w:rsid w:val="005A2BA1"/>
    <w:rsid w:val="005A2C7D"/>
    <w:rsid w:val="005A3903"/>
    <w:rsid w:val="005A565F"/>
    <w:rsid w:val="005A578C"/>
    <w:rsid w:val="005A57F7"/>
    <w:rsid w:val="005A5916"/>
    <w:rsid w:val="005A65A5"/>
    <w:rsid w:val="005A70A5"/>
    <w:rsid w:val="005A758D"/>
    <w:rsid w:val="005B16E1"/>
    <w:rsid w:val="005B193E"/>
    <w:rsid w:val="005B1B92"/>
    <w:rsid w:val="005B238E"/>
    <w:rsid w:val="005B2B67"/>
    <w:rsid w:val="005B4190"/>
    <w:rsid w:val="005B46F0"/>
    <w:rsid w:val="005B4927"/>
    <w:rsid w:val="005B4ECB"/>
    <w:rsid w:val="005B5496"/>
    <w:rsid w:val="005B587B"/>
    <w:rsid w:val="005B6074"/>
    <w:rsid w:val="005B6F18"/>
    <w:rsid w:val="005B6FA5"/>
    <w:rsid w:val="005B7696"/>
    <w:rsid w:val="005C0146"/>
    <w:rsid w:val="005C099A"/>
    <w:rsid w:val="005C17B9"/>
    <w:rsid w:val="005C18F8"/>
    <w:rsid w:val="005C19AE"/>
    <w:rsid w:val="005C23F3"/>
    <w:rsid w:val="005C25D8"/>
    <w:rsid w:val="005C2FC9"/>
    <w:rsid w:val="005C3918"/>
    <w:rsid w:val="005C3C58"/>
    <w:rsid w:val="005C3FA8"/>
    <w:rsid w:val="005C45BB"/>
    <w:rsid w:val="005C4E7A"/>
    <w:rsid w:val="005C4F86"/>
    <w:rsid w:val="005C51BA"/>
    <w:rsid w:val="005C58A7"/>
    <w:rsid w:val="005C5B8A"/>
    <w:rsid w:val="005C5FA2"/>
    <w:rsid w:val="005C6051"/>
    <w:rsid w:val="005C6B43"/>
    <w:rsid w:val="005C7C45"/>
    <w:rsid w:val="005C7D5F"/>
    <w:rsid w:val="005D083D"/>
    <w:rsid w:val="005D1A74"/>
    <w:rsid w:val="005D1BDF"/>
    <w:rsid w:val="005D1F6D"/>
    <w:rsid w:val="005D2158"/>
    <w:rsid w:val="005D2562"/>
    <w:rsid w:val="005D2963"/>
    <w:rsid w:val="005D32FE"/>
    <w:rsid w:val="005D3849"/>
    <w:rsid w:val="005D403E"/>
    <w:rsid w:val="005D415B"/>
    <w:rsid w:val="005D50B0"/>
    <w:rsid w:val="005D51C7"/>
    <w:rsid w:val="005D5841"/>
    <w:rsid w:val="005D64C6"/>
    <w:rsid w:val="005D64EE"/>
    <w:rsid w:val="005D666D"/>
    <w:rsid w:val="005D672C"/>
    <w:rsid w:val="005D6AC8"/>
    <w:rsid w:val="005D6FA6"/>
    <w:rsid w:val="005D7D1D"/>
    <w:rsid w:val="005E0013"/>
    <w:rsid w:val="005E0335"/>
    <w:rsid w:val="005E062F"/>
    <w:rsid w:val="005E0E83"/>
    <w:rsid w:val="005E0EEA"/>
    <w:rsid w:val="005E17A0"/>
    <w:rsid w:val="005E2BC2"/>
    <w:rsid w:val="005E2BE6"/>
    <w:rsid w:val="005E2D1A"/>
    <w:rsid w:val="005E3181"/>
    <w:rsid w:val="005E346E"/>
    <w:rsid w:val="005E4EF9"/>
    <w:rsid w:val="005E51D9"/>
    <w:rsid w:val="005E569D"/>
    <w:rsid w:val="005E58B0"/>
    <w:rsid w:val="005E59A0"/>
    <w:rsid w:val="005E68AD"/>
    <w:rsid w:val="005E69ED"/>
    <w:rsid w:val="005E6E2A"/>
    <w:rsid w:val="005E743E"/>
    <w:rsid w:val="005E7599"/>
    <w:rsid w:val="005E7A3A"/>
    <w:rsid w:val="005E7AF7"/>
    <w:rsid w:val="005E7C20"/>
    <w:rsid w:val="005F0628"/>
    <w:rsid w:val="005F0BD7"/>
    <w:rsid w:val="005F154D"/>
    <w:rsid w:val="005F1619"/>
    <w:rsid w:val="005F1FBE"/>
    <w:rsid w:val="005F2420"/>
    <w:rsid w:val="005F3A57"/>
    <w:rsid w:val="005F3CF0"/>
    <w:rsid w:val="005F4227"/>
    <w:rsid w:val="005F4595"/>
    <w:rsid w:val="005F490D"/>
    <w:rsid w:val="005F6000"/>
    <w:rsid w:val="005F6220"/>
    <w:rsid w:val="005F663B"/>
    <w:rsid w:val="005F66D5"/>
    <w:rsid w:val="005F7519"/>
    <w:rsid w:val="00600A0B"/>
    <w:rsid w:val="00600C62"/>
    <w:rsid w:val="0060193B"/>
    <w:rsid w:val="00601B00"/>
    <w:rsid w:val="00601D5D"/>
    <w:rsid w:val="00602049"/>
    <w:rsid w:val="00602270"/>
    <w:rsid w:val="006027B6"/>
    <w:rsid w:val="006029AE"/>
    <w:rsid w:val="00602D6C"/>
    <w:rsid w:val="006031F0"/>
    <w:rsid w:val="00603533"/>
    <w:rsid w:val="00603D91"/>
    <w:rsid w:val="00604636"/>
    <w:rsid w:val="00604716"/>
    <w:rsid w:val="0060611D"/>
    <w:rsid w:val="00606DEC"/>
    <w:rsid w:val="00607677"/>
    <w:rsid w:val="006077FB"/>
    <w:rsid w:val="00607A20"/>
    <w:rsid w:val="0061039E"/>
    <w:rsid w:val="006106DC"/>
    <w:rsid w:val="00610AAC"/>
    <w:rsid w:val="00611390"/>
    <w:rsid w:val="006123D0"/>
    <w:rsid w:val="00613783"/>
    <w:rsid w:val="0061395A"/>
    <w:rsid w:val="00613A4E"/>
    <w:rsid w:val="00614457"/>
    <w:rsid w:val="00614757"/>
    <w:rsid w:val="00615268"/>
    <w:rsid w:val="006154B2"/>
    <w:rsid w:val="00615658"/>
    <w:rsid w:val="00615B55"/>
    <w:rsid w:val="00615D07"/>
    <w:rsid w:val="00615E04"/>
    <w:rsid w:val="006160C3"/>
    <w:rsid w:val="006166A0"/>
    <w:rsid w:val="00616A5B"/>
    <w:rsid w:val="00616CA5"/>
    <w:rsid w:val="006173FF"/>
    <w:rsid w:val="00617684"/>
    <w:rsid w:val="006208DA"/>
    <w:rsid w:val="00620B83"/>
    <w:rsid w:val="00621ACB"/>
    <w:rsid w:val="00622525"/>
    <w:rsid w:val="006229E4"/>
    <w:rsid w:val="00622F4B"/>
    <w:rsid w:val="00623A75"/>
    <w:rsid w:val="00623BAD"/>
    <w:rsid w:val="00623F9D"/>
    <w:rsid w:val="006240D4"/>
    <w:rsid w:val="006243EF"/>
    <w:rsid w:val="00624842"/>
    <w:rsid w:val="00624A5B"/>
    <w:rsid w:val="006259A2"/>
    <w:rsid w:val="00627389"/>
    <w:rsid w:val="0062772D"/>
    <w:rsid w:val="00627970"/>
    <w:rsid w:val="00627C57"/>
    <w:rsid w:val="00627E8D"/>
    <w:rsid w:val="00630FCB"/>
    <w:rsid w:val="0063135E"/>
    <w:rsid w:val="006317EE"/>
    <w:rsid w:val="00631A6F"/>
    <w:rsid w:val="00631A9A"/>
    <w:rsid w:val="006323AA"/>
    <w:rsid w:val="00632871"/>
    <w:rsid w:val="00632952"/>
    <w:rsid w:val="00632F31"/>
    <w:rsid w:val="00632FF2"/>
    <w:rsid w:val="006339B1"/>
    <w:rsid w:val="006343B5"/>
    <w:rsid w:val="00634B94"/>
    <w:rsid w:val="00635063"/>
    <w:rsid w:val="00636123"/>
    <w:rsid w:val="0063622F"/>
    <w:rsid w:val="00636240"/>
    <w:rsid w:val="00640012"/>
    <w:rsid w:val="006400FE"/>
    <w:rsid w:val="00640795"/>
    <w:rsid w:val="00641D35"/>
    <w:rsid w:val="00643E45"/>
    <w:rsid w:val="00644261"/>
    <w:rsid w:val="00644B45"/>
    <w:rsid w:val="00644CC4"/>
    <w:rsid w:val="00644FFA"/>
    <w:rsid w:val="006454FB"/>
    <w:rsid w:val="0064634D"/>
    <w:rsid w:val="0064659A"/>
    <w:rsid w:val="006466ED"/>
    <w:rsid w:val="00646BDC"/>
    <w:rsid w:val="00646FE5"/>
    <w:rsid w:val="006473BA"/>
    <w:rsid w:val="006474A1"/>
    <w:rsid w:val="00647D32"/>
    <w:rsid w:val="00650ACE"/>
    <w:rsid w:val="00651BB8"/>
    <w:rsid w:val="00651D7E"/>
    <w:rsid w:val="0065221B"/>
    <w:rsid w:val="0065266D"/>
    <w:rsid w:val="006527B1"/>
    <w:rsid w:val="00653099"/>
    <w:rsid w:val="006531B3"/>
    <w:rsid w:val="00653422"/>
    <w:rsid w:val="00653636"/>
    <w:rsid w:val="00653B4A"/>
    <w:rsid w:val="00653B7D"/>
    <w:rsid w:val="00653D2E"/>
    <w:rsid w:val="00653E5B"/>
    <w:rsid w:val="0065427D"/>
    <w:rsid w:val="006548F5"/>
    <w:rsid w:val="00654E4D"/>
    <w:rsid w:val="006550A4"/>
    <w:rsid w:val="0065566A"/>
    <w:rsid w:val="00655A13"/>
    <w:rsid w:val="00655AA5"/>
    <w:rsid w:val="00655FDF"/>
    <w:rsid w:val="0065632D"/>
    <w:rsid w:val="0065641B"/>
    <w:rsid w:val="00656712"/>
    <w:rsid w:val="0065788B"/>
    <w:rsid w:val="00657B89"/>
    <w:rsid w:val="00660F8A"/>
    <w:rsid w:val="00661142"/>
    <w:rsid w:val="00661198"/>
    <w:rsid w:val="00661248"/>
    <w:rsid w:val="0066154E"/>
    <w:rsid w:val="00661E05"/>
    <w:rsid w:val="00661EF9"/>
    <w:rsid w:val="00661FD8"/>
    <w:rsid w:val="006625A5"/>
    <w:rsid w:val="006626CA"/>
    <w:rsid w:val="006631C3"/>
    <w:rsid w:val="00663631"/>
    <w:rsid w:val="00663A6C"/>
    <w:rsid w:val="00663B63"/>
    <w:rsid w:val="00663C62"/>
    <w:rsid w:val="00663FDC"/>
    <w:rsid w:val="00664813"/>
    <w:rsid w:val="00665357"/>
    <w:rsid w:val="00665EDB"/>
    <w:rsid w:val="00665FCF"/>
    <w:rsid w:val="00666469"/>
    <w:rsid w:val="00666DA3"/>
    <w:rsid w:val="006673A2"/>
    <w:rsid w:val="00670164"/>
    <w:rsid w:val="006709FF"/>
    <w:rsid w:val="006715BF"/>
    <w:rsid w:val="00671CB2"/>
    <w:rsid w:val="00672AA6"/>
    <w:rsid w:val="00673587"/>
    <w:rsid w:val="00673597"/>
    <w:rsid w:val="00673605"/>
    <w:rsid w:val="0067368B"/>
    <w:rsid w:val="006737F2"/>
    <w:rsid w:val="00673EF1"/>
    <w:rsid w:val="0067431A"/>
    <w:rsid w:val="00674CEE"/>
    <w:rsid w:val="0067511E"/>
    <w:rsid w:val="0067551B"/>
    <w:rsid w:val="00675DE6"/>
    <w:rsid w:val="006762B6"/>
    <w:rsid w:val="006769D6"/>
    <w:rsid w:val="0068074B"/>
    <w:rsid w:val="00680849"/>
    <w:rsid w:val="00680BA0"/>
    <w:rsid w:val="00680FB2"/>
    <w:rsid w:val="00681B15"/>
    <w:rsid w:val="00681C1F"/>
    <w:rsid w:val="006821F9"/>
    <w:rsid w:val="006825E8"/>
    <w:rsid w:val="00682BA6"/>
    <w:rsid w:val="00682BEA"/>
    <w:rsid w:val="006830A3"/>
    <w:rsid w:val="006846D4"/>
    <w:rsid w:val="00684BAE"/>
    <w:rsid w:val="00684DFD"/>
    <w:rsid w:val="00684E21"/>
    <w:rsid w:val="00684F45"/>
    <w:rsid w:val="00685439"/>
    <w:rsid w:val="006854EF"/>
    <w:rsid w:val="00685CEE"/>
    <w:rsid w:val="00685F8C"/>
    <w:rsid w:val="00686A7E"/>
    <w:rsid w:val="00687943"/>
    <w:rsid w:val="00690C73"/>
    <w:rsid w:val="006912F5"/>
    <w:rsid w:val="00691886"/>
    <w:rsid w:val="0069244B"/>
    <w:rsid w:val="0069351F"/>
    <w:rsid w:val="00693747"/>
    <w:rsid w:val="00693ECC"/>
    <w:rsid w:val="00693F4C"/>
    <w:rsid w:val="00693F72"/>
    <w:rsid w:val="00694105"/>
    <w:rsid w:val="00694CEE"/>
    <w:rsid w:val="00694D93"/>
    <w:rsid w:val="00694E97"/>
    <w:rsid w:val="00696819"/>
    <w:rsid w:val="00697006"/>
    <w:rsid w:val="0069788F"/>
    <w:rsid w:val="00697E30"/>
    <w:rsid w:val="006A0E3E"/>
    <w:rsid w:val="006A0E52"/>
    <w:rsid w:val="006A114A"/>
    <w:rsid w:val="006A14F1"/>
    <w:rsid w:val="006A150D"/>
    <w:rsid w:val="006A1B85"/>
    <w:rsid w:val="006A1B93"/>
    <w:rsid w:val="006A3022"/>
    <w:rsid w:val="006A3AB9"/>
    <w:rsid w:val="006A553F"/>
    <w:rsid w:val="006A5911"/>
    <w:rsid w:val="006A5B00"/>
    <w:rsid w:val="006A5BA0"/>
    <w:rsid w:val="006A5E66"/>
    <w:rsid w:val="006A64D3"/>
    <w:rsid w:val="006A6832"/>
    <w:rsid w:val="006A6C49"/>
    <w:rsid w:val="006A6CBA"/>
    <w:rsid w:val="006A7224"/>
    <w:rsid w:val="006A731F"/>
    <w:rsid w:val="006A74F6"/>
    <w:rsid w:val="006A751B"/>
    <w:rsid w:val="006A76D6"/>
    <w:rsid w:val="006B007E"/>
    <w:rsid w:val="006B1B4A"/>
    <w:rsid w:val="006B1E34"/>
    <w:rsid w:val="006B1E64"/>
    <w:rsid w:val="006B229B"/>
    <w:rsid w:val="006B33F6"/>
    <w:rsid w:val="006B3540"/>
    <w:rsid w:val="006B37AF"/>
    <w:rsid w:val="006B3CA4"/>
    <w:rsid w:val="006B4089"/>
    <w:rsid w:val="006B44C6"/>
    <w:rsid w:val="006B45EC"/>
    <w:rsid w:val="006B4802"/>
    <w:rsid w:val="006B483A"/>
    <w:rsid w:val="006B4A51"/>
    <w:rsid w:val="006B7977"/>
    <w:rsid w:val="006B7BE5"/>
    <w:rsid w:val="006C0FB8"/>
    <w:rsid w:val="006C1069"/>
    <w:rsid w:val="006C29D5"/>
    <w:rsid w:val="006C2C36"/>
    <w:rsid w:val="006C30BC"/>
    <w:rsid w:val="006C337B"/>
    <w:rsid w:val="006C33AC"/>
    <w:rsid w:val="006C342A"/>
    <w:rsid w:val="006C37B3"/>
    <w:rsid w:val="006C385F"/>
    <w:rsid w:val="006C3D3E"/>
    <w:rsid w:val="006C44C8"/>
    <w:rsid w:val="006C45F5"/>
    <w:rsid w:val="006C4771"/>
    <w:rsid w:val="006C484F"/>
    <w:rsid w:val="006C4B65"/>
    <w:rsid w:val="006C5440"/>
    <w:rsid w:val="006C5712"/>
    <w:rsid w:val="006C5BB1"/>
    <w:rsid w:val="006C68B1"/>
    <w:rsid w:val="006C6A3A"/>
    <w:rsid w:val="006C6C3B"/>
    <w:rsid w:val="006C7BAE"/>
    <w:rsid w:val="006D01D4"/>
    <w:rsid w:val="006D02C9"/>
    <w:rsid w:val="006D0D1A"/>
    <w:rsid w:val="006D0EFE"/>
    <w:rsid w:val="006D11A4"/>
    <w:rsid w:val="006D121A"/>
    <w:rsid w:val="006D1C2B"/>
    <w:rsid w:val="006D239B"/>
    <w:rsid w:val="006D3231"/>
    <w:rsid w:val="006D332B"/>
    <w:rsid w:val="006D37FC"/>
    <w:rsid w:val="006D3F97"/>
    <w:rsid w:val="006D3FC3"/>
    <w:rsid w:val="006D43C1"/>
    <w:rsid w:val="006D4D7B"/>
    <w:rsid w:val="006D5BA4"/>
    <w:rsid w:val="006D5CA4"/>
    <w:rsid w:val="006D5D03"/>
    <w:rsid w:val="006D5D41"/>
    <w:rsid w:val="006D5EC4"/>
    <w:rsid w:val="006D5F1E"/>
    <w:rsid w:val="006D622A"/>
    <w:rsid w:val="006D6930"/>
    <w:rsid w:val="006D70AF"/>
    <w:rsid w:val="006D73D0"/>
    <w:rsid w:val="006D7B13"/>
    <w:rsid w:val="006D7D7C"/>
    <w:rsid w:val="006D7F55"/>
    <w:rsid w:val="006E0178"/>
    <w:rsid w:val="006E04DA"/>
    <w:rsid w:val="006E08E5"/>
    <w:rsid w:val="006E0AB1"/>
    <w:rsid w:val="006E100F"/>
    <w:rsid w:val="006E11A4"/>
    <w:rsid w:val="006E15C2"/>
    <w:rsid w:val="006E1A91"/>
    <w:rsid w:val="006E1B5C"/>
    <w:rsid w:val="006E1D23"/>
    <w:rsid w:val="006E234A"/>
    <w:rsid w:val="006E2C28"/>
    <w:rsid w:val="006E3388"/>
    <w:rsid w:val="006E3CFF"/>
    <w:rsid w:val="006E4587"/>
    <w:rsid w:val="006E5264"/>
    <w:rsid w:val="006E66FD"/>
    <w:rsid w:val="006E6880"/>
    <w:rsid w:val="006E6938"/>
    <w:rsid w:val="006E6C85"/>
    <w:rsid w:val="006E7185"/>
    <w:rsid w:val="006E73EB"/>
    <w:rsid w:val="006E79EC"/>
    <w:rsid w:val="006F001C"/>
    <w:rsid w:val="006F01AF"/>
    <w:rsid w:val="006F0731"/>
    <w:rsid w:val="006F0CDB"/>
    <w:rsid w:val="006F1493"/>
    <w:rsid w:val="006F1856"/>
    <w:rsid w:val="006F1BA4"/>
    <w:rsid w:val="006F1BAF"/>
    <w:rsid w:val="006F245D"/>
    <w:rsid w:val="006F2CD1"/>
    <w:rsid w:val="006F2D6B"/>
    <w:rsid w:val="006F3211"/>
    <w:rsid w:val="006F3369"/>
    <w:rsid w:val="006F3376"/>
    <w:rsid w:val="006F3615"/>
    <w:rsid w:val="006F390B"/>
    <w:rsid w:val="006F3A03"/>
    <w:rsid w:val="006F3FA9"/>
    <w:rsid w:val="006F4766"/>
    <w:rsid w:val="006F5A5F"/>
    <w:rsid w:val="006F6E61"/>
    <w:rsid w:val="006F7486"/>
    <w:rsid w:val="006F7641"/>
    <w:rsid w:val="006F790B"/>
    <w:rsid w:val="006F7AE0"/>
    <w:rsid w:val="006F7BFF"/>
    <w:rsid w:val="007000E0"/>
    <w:rsid w:val="00700E9F"/>
    <w:rsid w:val="00700F59"/>
    <w:rsid w:val="00701051"/>
    <w:rsid w:val="00701A19"/>
    <w:rsid w:val="00701F5D"/>
    <w:rsid w:val="00702040"/>
    <w:rsid w:val="00702635"/>
    <w:rsid w:val="007026E0"/>
    <w:rsid w:val="00702E3A"/>
    <w:rsid w:val="0070326D"/>
    <w:rsid w:val="0070363C"/>
    <w:rsid w:val="00703871"/>
    <w:rsid w:val="00703C14"/>
    <w:rsid w:val="0070405B"/>
    <w:rsid w:val="00704827"/>
    <w:rsid w:val="00704B7F"/>
    <w:rsid w:val="00704E9F"/>
    <w:rsid w:val="0070505A"/>
    <w:rsid w:val="00705302"/>
    <w:rsid w:val="0070548F"/>
    <w:rsid w:val="00705A3C"/>
    <w:rsid w:val="007069F9"/>
    <w:rsid w:val="00706A34"/>
    <w:rsid w:val="00706C33"/>
    <w:rsid w:val="00706DF7"/>
    <w:rsid w:val="00710AD6"/>
    <w:rsid w:val="00710DC7"/>
    <w:rsid w:val="00710F21"/>
    <w:rsid w:val="007116D8"/>
    <w:rsid w:val="007118C0"/>
    <w:rsid w:val="00711914"/>
    <w:rsid w:val="007123AE"/>
    <w:rsid w:val="007124BD"/>
    <w:rsid w:val="00712680"/>
    <w:rsid w:val="00712C3C"/>
    <w:rsid w:val="00713579"/>
    <w:rsid w:val="00714730"/>
    <w:rsid w:val="007149E1"/>
    <w:rsid w:val="00716BAB"/>
    <w:rsid w:val="00717370"/>
    <w:rsid w:val="00717904"/>
    <w:rsid w:val="007203C8"/>
    <w:rsid w:val="00720D3E"/>
    <w:rsid w:val="00721556"/>
    <w:rsid w:val="0072397D"/>
    <w:rsid w:val="00724BED"/>
    <w:rsid w:val="00725D6C"/>
    <w:rsid w:val="00726AC8"/>
    <w:rsid w:val="0072753F"/>
    <w:rsid w:val="00727790"/>
    <w:rsid w:val="00727A63"/>
    <w:rsid w:val="00727DA4"/>
    <w:rsid w:val="00727FBB"/>
    <w:rsid w:val="007304AD"/>
    <w:rsid w:val="007308FB"/>
    <w:rsid w:val="00730B4A"/>
    <w:rsid w:val="0073125D"/>
    <w:rsid w:val="007314A3"/>
    <w:rsid w:val="00731A4A"/>
    <w:rsid w:val="00731E17"/>
    <w:rsid w:val="00731EF7"/>
    <w:rsid w:val="00732443"/>
    <w:rsid w:val="00732A75"/>
    <w:rsid w:val="00732F85"/>
    <w:rsid w:val="007336A3"/>
    <w:rsid w:val="00733A3B"/>
    <w:rsid w:val="00734740"/>
    <w:rsid w:val="0073507C"/>
    <w:rsid w:val="00736AD1"/>
    <w:rsid w:val="00737532"/>
    <w:rsid w:val="007377ED"/>
    <w:rsid w:val="00737A5C"/>
    <w:rsid w:val="007414E6"/>
    <w:rsid w:val="00742C87"/>
    <w:rsid w:val="007438CA"/>
    <w:rsid w:val="00743AE5"/>
    <w:rsid w:val="00743FBD"/>
    <w:rsid w:val="00744FD1"/>
    <w:rsid w:val="007472F8"/>
    <w:rsid w:val="007473D1"/>
    <w:rsid w:val="007474EB"/>
    <w:rsid w:val="00747750"/>
    <w:rsid w:val="007502DC"/>
    <w:rsid w:val="00750943"/>
    <w:rsid w:val="00750C93"/>
    <w:rsid w:val="00750CE5"/>
    <w:rsid w:val="00750EBA"/>
    <w:rsid w:val="0075117D"/>
    <w:rsid w:val="00751198"/>
    <w:rsid w:val="0075157B"/>
    <w:rsid w:val="0075157D"/>
    <w:rsid w:val="007515CC"/>
    <w:rsid w:val="00751BB7"/>
    <w:rsid w:val="00751DB8"/>
    <w:rsid w:val="00752462"/>
    <w:rsid w:val="0075255B"/>
    <w:rsid w:val="00752B62"/>
    <w:rsid w:val="00752BC2"/>
    <w:rsid w:val="00752EF0"/>
    <w:rsid w:val="0075385D"/>
    <w:rsid w:val="00754616"/>
    <w:rsid w:val="00754731"/>
    <w:rsid w:val="0075565F"/>
    <w:rsid w:val="00755D87"/>
    <w:rsid w:val="00755EDC"/>
    <w:rsid w:val="0075645E"/>
    <w:rsid w:val="0075651F"/>
    <w:rsid w:val="00756817"/>
    <w:rsid w:val="0076015D"/>
    <w:rsid w:val="007607AD"/>
    <w:rsid w:val="00760D0C"/>
    <w:rsid w:val="007617A9"/>
    <w:rsid w:val="00761A73"/>
    <w:rsid w:val="00761F0F"/>
    <w:rsid w:val="00762221"/>
    <w:rsid w:val="00763231"/>
    <w:rsid w:val="00764469"/>
    <w:rsid w:val="00764D8C"/>
    <w:rsid w:val="00764F56"/>
    <w:rsid w:val="00765056"/>
    <w:rsid w:val="0076603D"/>
    <w:rsid w:val="00766940"/>
    <w:rsid w:val="00766F79"/>
    <w:rsid w:val="007670C4"/>
    <w:rsid w:val="00767580"/>
    <w:rsid w:val="00767D4A"/>
    <w:rsid w:val="007706A0"/>
    <w:rsid w:val="007708C0"/>
    <w:rsid w:val="007708DA"/>
    <w:rsid w:val="00770A8F"/>
    <w:rsid w:val="0077167E"/>
    <w:rsid w:val="00771735"/>
    <w:rsid w:val="00772FA0"/>
    <w:rsid w:val="00773C82"/>
    <w:rsid w:val="00773EC1"/>
    <w:rsid w:val="00774049"/>
    <w:rsid w:val="00774204"/>
    <w:rsid w:val="00774278"/>
    <w:rsid w:val="00774795"/>
    <w:rsid w:val="00774C64"/>
    <w:rsid w:val="00775759"/>
    <w:rsid w:val="00775D6F"/>
    <w:rsid w:val="00775DDB"/>
    <w:rsid w:val="00775EBD"/>
    <w:rsid w:val="00776E51"/>
    <w:rsid w:val="00776F39"/>
    <w:rsid w:val="00777E04"/>
    <w:rsid w:val="00780307"/>
    <w:rsid w:val="00780501"/>
    <w:rsid w:val="0078103C"/>
    <w:rsid w:val="00781165"/>
    <w:rsid w:val="007815D9"/>
    <w:rsid w:val="00781E0C"/>
    <w:rsid w:val="007821F1"/>
    <w:rsid w:val="0078226C"/>
    <w:rsid w:val="00782415"/>
    <w:rsid w:val="007829A4"/>
    <w:rsid w:val="007829FD"/>
    <w:rsid w:val="00782B28"/>
    <w:rsid w:val="00782FCA"/>
    <w:rsid w:val="00783065"/>
    <w:rsid w:val="00783078"/>
    <w:rsid w:val="0078324A"/>
    <w:rsid w:val="0078330E"/>
    <w:rsid w:val="00785275"/>
    <w:rsid w:val="00785AD5"/>
    <w:rsid w:val="00785B94"/>
    <w:rsid w:val="0078701B"/>
    <w:rsid w:val="007874CC"/>
    <w:rsid w:val="0078765B"/>
    <w:rsid w:val="00787898"/>
    <w:rsid w:val="007878CB"/>
    <w:rsid w:val="00787AF3"/>
    <w:rsid w:val="00787CC1"/>
    <w:rsid w:val="007901C3"/>
    <w:rsid w:val="007906A1"/>
    <w:rsid w:val="0079090A"/>
    <w:rsid w:val="0079090D"/>
    <w:rsid w:val="00790A74"/>
    <w:rsid w:val="00791D01"/>
    <w:rsid w:val="00791E9F"/>
    <w:rsid w:val="007921C2"/>
    <w:rsid w:val="0079255E"/>
    <w:rsid w:val="007930C4"/>
    <w:rsid w:val="00793B90"/>
    <w:rsid w:val="007940AD"/>
    <w:rsid w:val="007943D4"/>
    <w:rsid w:val="00794723"/>
    <w:rsid w:val="00794E79"/>
    <w:rsid w:val="00795D9E"/>
    <w:rsid w:val="00795EC9"/>
    <w:rsid w:val="00796185"/>
    <w:rsid w:val="00796540"/>
    <w:rsid w:val="00796E63"/>
    <w:rsid w:val="007A0305"/>
    <w:rsid w:val="007A06BE"/>
    <w:rsid w:val="007A1D48"/>
    <w:rsid w:val="007A1EA0"/>
    <w:rsid w:val="007A23AB"/>
    <w:rsid w:val="007A3C74"/>
    <w:rsid w:val="007A3D1F"/>
    <w:rsid w:val="007A48B5"/>
    <w:rsid w:val="007A4A20"/>
    <w:rsid w:val="007A4A67"/>
    <w:rsid w:val="007A4D00"/>
    <w:rsid w:val="007A50A7"/>
    <w:rsid w:val="007A51A1"/>
    <w:rsid w:val="007A52C0"/>
    <w:rsid w:val="007A6126"/>
    <w:rsid w:val="007A6604"/>
    <w:rsid w:val="007A72AF"/>
    <w:rsid w:val="007A7EBC"/>
    <w:rsid w:val="007A7F0D"/>
    <w:rsid w:val="007B034B"/>
    <w:rsid w:val="007B036F"/>
    <w:rsid w:val="007B1DB2"/>
    <w:rsid w:val="007B2462"/>
    <w:rsid w:val="007B251E"/>
    <w:rsid w:val="007B28AF"/>
    <w:rsid w:val="007B2C72"/>
    <w:rsid w:val="007B31EF"/>
    <w:rsid w:val="007B3FFF"/>
    <w:rsid w:val="007B4F22"/>
    <w:rsid w:val="007B5100"/>
    <w:rsid w:val="007B54A6"/>
    <w:rsid w:val="007B5ED1"/>
    <w:rsid w:val="007B62FC"/>
    <w:rsid w:val="007B6378"/>
    <w:rsid w:val="007B7119"/>
    <w:rsid w:val="007B717B"/>
    <w:rsid w:val="007C05AE"/>
    <w:rsid w:val="007C0D94"/>
    <w:rsid w:val="007C17C3"/>
    <w:rsid w:val="007C1B36"/>
    <w:rsid w:val="007C20C0"/>
    <w:rsid w:val="007C2581"/>
    <w:rsid w:val="007C2662"/>
    <w:rsid w:val="007C2CBA"/>
    <w:rsid w:val="007C2D53"/>
    <w:rsid w:val="007C2EFE"/>
    <w:rsid w:val="007C42CF"/>
    <w:rsid w:val="007C519E"/>
    <w:rsid w:val="007C51BC"/>
    <w:rsid w:val="007C51E6"/>
    <w:rsid w:val="007C54C4"/>
    <w:rsid w:val="007C56A4"/>
    <w:rsid w:val="007C5959"/>
    <w:rsid w:val="007C6BFA"/>
    <w:rsid w:val="007C6F05"/>
    <w:rsid w:val="007C752A"/>
    <w:rsid w:val="007C7884"/>
    <w:rsid w:val="007C796F"/>
    <w:rsid w:val="007C7BEF"/>
    <w:rsid w:val="007C7CBF"/>
    <w:rsid w:val="007D0120"/>
    <w:rsid w:val="007D032C"/>
    <w:rsid w:val="007D03B8"/>
    <w:rsid w:val="007D0795"/>
    <w:rsid w:val="007D1E83"/>
    <w:rsid w:val="007D1EC7"/>
    <w:rsid w:val="007D3025"/>
    <w:rsid w:val="007D30FD"/>
    <w:rsid w:val="007D404F"/>
    <w:rsid w:val="007D4748"/>
    <w:rsid w:val="007D47B6"/>
    <w:rsid w:val="007D4805"/>
    <w:rsid w:val="007D5322"/>
    <w:rsid w:val="007D6A99"/>
    <w:rsid w:val="007D7232"/>
    <w:rsid w:val="007D7551"/>
    <w:rsid w:val="007E0342"/>
    <w:rsid w:val="007E05CA"/>
    <w:rsid w:val="007E0826"/>
    <w:rsid w:val="007E0BD7"/>
    <w:rsid w:val="007E13E4"/>
    <w:rsid w:val="007E152B"/>
    <w:rsid w:val="007E28B2"/>
    <w:rsid w:val="007E295C"/>
    <w:rsid w:val="007E29C0"/>
    <w:rsid w:val="007E4111"/>
    <w:rsid w:val="007E431C"/>
    <w:rsid w:val="007E4DBC"/>
    <w:rsid w:val="007E50F2"/>
    <w:rsid w:val="007E5185"/>
    <w:rsid w:val="007E58E4"/>
    <w:rsid w:val="007E62DF"/>
    <w:rsid w:val="007E65D2"/>
    <w:rsid w:val="007E6DCE"/>
    <w:rsid w:val="007E6E8F"/>
    <w:rsid w:val="007E711B"/>
    <w:rsid w:val="007E7166"/>
    <w:rsid w:val="007E7840"/>
    <w:rsid w:val="007E7F1F"/>
    <w:rsid w:val="007F0104"/>
    <w:rsid w:val="007F0486"/>
    <w:rsid w:val="007F1B18"/>
    <w:rsid w:val="007F2201"/>
    <w:rsid w:val="007F2242"/>
    <w:rsid w:val="007F2579"/>
    <w:rsid w:val="007F2716"/>
    <w:rsid w:val="007F28DF"/>
    <w:rsid w:val="007F2D42"/>
    <w:rsid w:val="007F3364"/>
    <w:rsid w:val="007F3578"/>
    <w:rsid w:val="007F428B"/>
    <w:rsid w:val="007F4504"/>
    <w:rsid w:val="007F45EA"/>
    <w:rsid w:val="007F48F0"/>
    <w:rsid w:val="007F59AB"/>
    <w:rsid w:val="007F5BC7"/>
    <w:rsid w:val="007F5FB0"/>
    <w:rsid w:val="007F62A8"/>
    <w:rsid w:val="007F630E"/>
    <w:rsid w:val="007F63B9"/>
    <w:rsid w:val="007F7140"/>
    <w:rsid w:val="007F74EF"/>
    <w:rsid w:val="007F7618"/>
    <w:rsid w:val="007F7DFD"/>
    <w:rsid w:val="007F7F82"/>
    <w:rsid w:val="008005C3"/>
    <w:rsid w:val="008013D5"/>
    <w:rsid w:val="00801853"/>
    <w:rsid w:val="00801A6B"/>
    <w:rsid w:val="00802C2B"/>
    <w:rsid w:val="00802D78"/>
    <w:rsid w:val="00803558"/>
    <w:rsid w:val="00803599"/>
    <w:rsid w:val="00804297"/>
    <w:rsid w:val="00804733"/>
    <w:rsid w:val="00804DFC"/>
    <w:rsid w:val="00805775"/>
    <w:rsid w:val="00805881"/>
    <w:rsid w:val="00805EC5"/>
    <w:rsid w:val="00805F4E"/>
    <w:rsid w:val="008064D1"/>
    <w:rsid w:val="00806794"/>
    <w:rsid w:val="00806891"/>
    <w:rsid w:val="00810212"/>
    <w:rsid w:val="00811CEC"/>
    <w:rsid w:val="00811E7D"/>
    <w:rsid w:val="00812DF0"/>
    <w:rsid w:val="00813A7F"/>
    <w:rsid w:val="00813AD9"/>
    <w:rsid w:val="008148F3"/>
    <w:rsid w:val="00815018"/>
    <w:rsid w:val="008151B1"/>
    <w:rsid w:val="00815B8C"/>
    <w:rsid w:val="00815ECB"/>
    <w:rsid w:val="00816325"/>
    <w:rsid w:val="0081651B"/>
    <w:rsid w:val="008167A3"/>
    <w:rsid w:val="00817B55"/>
    <w:rsid w:val="00817D79"/>
    <w:rsid w:val="0082066D"/>
    <w:rsid w:val="008209C1"/>
    <w:rsid w:val="00820AC2"/>
    <w:rsid w:val="00820F61"/>
    <w:rsid w:val="008213AA"/>
    <w:rsid w:val="00821441"/>
    <w:rsid w:val="0082180A"/>
    <w:rsid w:val="00821AEB"/>
    <w:rsid w:val="00821EA9"/>
    <w:rsid w:val="00821F12"/>
    <w:rsid w:val="008223B6"/>
    <w:rsid w:val="00822E0C"/>
    <w:rsid w:val="00822EA0"/>
    <w:rsid w:val="00822FAC"/>
    <w:rsid w:val="00823B67"/>
    <w:rsid w:val="00823D9B"/>
    <w:rsid w:val="00824703"/>
    <w:rsid w:val="00825200"/>
    <w:rsid w:val="0082528F"/>
    <w:rsid w:val="008259FC"/>
    <w:rsid w:val="00825C52"/>
    <w:rsid w:val="00825F94"/>
    <w:rsid w:val="00827622"/>
    <w:rsid w:val="00830F16"/>
    <w:rsid w:val="0083141C"/>
    <w:rsid w:val="008325E4"/>
    <w:rsid w:val="00832C65"/>
    <w:rsid w:val="00832F41"/>
    <w:rsid w:val="00833465"/>
    <w:rsid w:val="008335F0"/>
    <w:rsid w:val="00833FBC"/>
    <w:rsid w:val="00834DB8"/>
    <w:rsid w:val="008350DD"/>
    <w:rsid w:val="0083591A"/>
    <w:rsid w:val="00835C40"/>
    <w:rsid w:val="008371D7"/>
    <w:rsid w:val="00837250"/>
    <w:rsid w:val="008376DD"/>
    <w:rsid w:val="00840176"/>
    <w:rsid w:val="0084097D"/>
    <w:rsid w:val="00840A12"/>
    <w:rsid w:val="00840A1D"/>
    <w:rsid w:val="008420CF"/>
    <w:rsid w:val="008424B2"/>
    <w:rsid w:val="00843141"/>
    <w:rsid w:val="008433AB"/>
    <w:rsid w:val="0084344A"/>
    <w:rsid w:val="0084363F"/>
    <w:rsid w:val="00843868"/>
    <w:rsid w:val="008444B9"/>
    <w:rsid w:val="00844E38"/>
    <w:rsid w:val="00844EB1"/>
    <w:rsid w:val="00845A04"/>
    <w:rsid w:val="00847D0E"/>
    <w:rsid w:val="00847DA5"/>
    <w:rsid w:val="00850191"/>
    <w:rsid w:val="00850270"/>
    <w:rsid w:val="008504B2"/>
    <w:rsid w:val="008507DA"/>
    <w:rsid w:val="00850DD0"/>
    <w:rsid w:val="00851072"/>
    <w:rsid w:val="00851311"/>
    <w:rsid w:val="00851312"/>
    <w:rsid w:val="00851313"/>
    <w:rsid w:val="00851A93"/>
    <w:rsid w:val="00851EFA"/>
    <w:rsid w:val="0085228B"/>
    <w:rsid w:val="008531C1"/>
    <w:rsid w:val="008532AE"/>
    <w:rsid w:val="0085342F"/>
    <w:rsid w:val="008534C8"/>
    <w:rsid w:val="00853A92"/>
    <w:rsid w:val="008542F7"/>
    <w:rsid w:val="008547E1"/>
    <w:rsid w:val="00854E61"/>
    <w:rsid w:val="00855818"/>
    <w:rsid w:val="00855B8B"/>
    <w:rsid w:val="00855F6B"/>
    <w:rsid w:val="008564AB"/>
    <w:rsid w:val="008566C6"/>
    <w:rsid w:val="00856C52"/>
    <w:rsid w:val="00856C63"/>
    <w:rsid w:val="00857642"/>
    <w:rsid w:val="00857A4B"/>
    <w:rsid w:val="00857C1B"/>
    <w:rsid w:val="008600B5"/>
    <w:rsid w:val="00860357"/>
    <w:rsid w:val="0086149D"/>
    <w:rsid w:val="00861E16"/>
    <w:rsid w:val="00862012"/>
    <w:rsid w:val="0086229B"/>
    <w:rsid w:val="00862511"/>
    <w:rsid w:val="008625A6"/>
    <w:rsid w:val="0086346F"/>
    <w:rsid w:val="00863693"/>
    <w:rsid w:val="008648FE"/>
    <w:rsid w:val="00864A70"/>
    <w:rsid w:val="0086519F"/>
    <w:rsid w:val="00865CF0"/>
    <w:rsid w:val="00865E3D"/>
    <w:rsid w:val="00865ED7"/>
    <w:rsid w:val="008660F6"/>
    <w:rsid w:val="00866128"/>
    <w:rsid w:val="00866540"/>
    <w:rsid w:val="00866D77"/>
    <w:rsid w:val="0087041C"/>
    <w:rsid w:val="00871280"/>
    <w:rsid w:val="0087180C"/>
    <w:rsid w:val="00872F8D"/>
    <w:rsid w:val="0087322A"/>
    <w:rsid w:val="00873589"/>
    <w:rsid w:val="00873F25"/>
    <w:rsid w:val="00874408"/>
    <w:rsid w:val="00874C4C"/>
    <w:rsid w:val="00874F35"/>
    <w:rsid w:val="00875595"/>
    <w:rsid w:val="00875763"/>
    <w:rsid w:val="008758EE"/>
    <w:rsid w:val="00875B47"/>
    <w:rsid w:val="00875BE0"/>
    <w:rsid w:val="00875E17"/>
    <w:rsid w:val="00875F39"/>
    <w:rsid w:val="008774EB"/>
    <w:rsid w:val="00877533"/>
    <w:rsid w:val="00877715"/>
    <w:rsid w:val="00877C23"/>
    <w:rsid w:val="0088014B"/>
    <w:rsid w:val="008805B6"/>
    <w:rsid w:val="008811BB"/>
    <w:rsid w:val="008811DE"/>
    <w:rsid w:val="00881229"/>
    <w:rsid w:val="00881CAE"/>
    <w:rsid w:val="00882256"/>
    <w:rsid w:val="00883EB7"/>
    <w:rsid w:val="008845F8"/>
    <w:rsid w:val="008847A6"/>
    <w:rsid w:val="00884966"/>
    <w:rsid w:val="00884A91"/>
    <w:rsid w:val="00885546"/>
    <w:rsid w:val="00886A2F"/>
    <w:rsid w:val="008870FE"/>
    <w:rsid w:val="0089025F"/>
    <w:rsid w:val="00890358"/>
    <w:rsid w:val="0089040E"/>
    <w:rsid w:val="00891419"/>
    <w:rsid w:val="00891A46"/>
    <w:rsid w:val="00891A98"/>
    <w:rsid w:val="00891DEA"/>
    <w:rsid w:val="0089222C"/>
    <w:rsid w:val="008937A4"/>
    <w:rsid w:val="008937EF"/>
    <w:rsid w:val="008939C7"/>
    <w:rsid w:val="00893C04"/>
    <w:rsid w:val="00893FBB"/>
    <w:rsid w:val="00894648"/>
    <w:rsid w:val="0089566F"/>
    <w:rsid w:val="00895A12"/>
    <w:rsid w:val="00896039"/>
    <w:rsid w:val="0089639A"/>
    <w:rsid w:val="008967AC"/>
    <w:rsid w:val="00896D2B"/>
    <w:rsid w:val="00896EFE"/>
    <w:rsid w:val="00897166"/>
    <w:rsid w:val="008A1179"/>
    <w:rsid w:val="008A1912"/>
    <w:rsid w:val="008A19FB"/>
    <w:rsid w:val="008A2243"/>
    <w:rsid w:val="008A2B0C"/>
    <w:rsid w:val="008A2C6C"/>
    <w:rsid w:val="008A2DF5"/>
    <w:rsid w:val="008A36F6"/>
    <w:rsid w:val="008A480D"/>
    <w:rsid w:val="008A49EB"/>
    <w:rsid w:val="008A5478"/>
    <w:rsid w:val="008A5698"/>
    <w:rsid w:val="008A5900"/>
    <w:rsid w:val="008A5A43"/>
    <w:rsid w:val="008A6AB5"/>
    <w:rsid w:val="008A6E42"/>
    <w:rsid w:val="008A7E09"/>
    <w:rsid w:val="008B078F"/>
    <w:rsid w:val="008B07D5"/>
    <w:rsid w:val="008B0854"/>
    <w:rsid w:val="008B094D"/>
    <w:rsid w:val="008B0B14"/>
    <w:rsid w:val="008B0CC3"/>
    <w:rsid w:val="008B0D13"/>
    <w:rsid w:val="008B1074"/>
    <w:rsid w:val="008B13DF"/>
    <w:rsid w:val="008B1578"/>
    <w:rsid w:val="008B1E61"/>
    <w:rsid w:val="008B2162"/>
    <w:rsid w:val="008B2991"/>
    <w:rsid w:val="008B2B3F"/>
    <w:rsid w:val="008B2DDB"/>
    <w:rsid w:val="008B395A"/>
    <w:rsid w:val="008B39EC"/>
    <w:rsid w:val="008B441B"/>
    <w:rsid w:val="008B5120"/>
    <w:rsid w:val="008B5277"/>
    <w:rsid w:val="008B52BD"/>
    <w:rsid w:val="008B5CD5"/>
    <w:rsid w:val="008B5F44"/>
    <w:rsid w:val="008B6B4D"/>
    <w:rsid w:val="008B6ECF"/>
    <w:rsid w:val="008B6ED0"/>
    <w:rsid w:val="008B7226"/>
    <w:rsid w:val="008B7318"/>
    <w:rsid w:val="008B7E3A"/>
    <w:rsid w:val="008C07A2"/>
    <w:rsid w:val="008C11A0"/>
    <w:rsid w:val="008C1BF3"/>
    <w:rsid w:val="008C1F73"/>
    <w:rsid w:val="008C2887"/>
    <w:rsid w:val="008C2C19"/>
    <w:rsid w:val="008C30E7"/>
    <w:rsid w:val="008C3813"/>
    <w:rsid w:val="008C3C3E"/>
    <w:rsid w:val="008C3D14"/>
    <w:rsid w:val="008C3EEC"/>
    <w:rsid w:val="008C40CC"/>
    <w:rsid w:val="008C4373"/>
    <w:rsid w:val="008C4B93"/>
    <w:rsid w:val="008C5391"/>
    <w:rsid w:val="008C6148"/>
    <w:rsid w:val="008C6B9D"/>
    <w:rsid w:val="008C7AC8"/>
    <w:rsid w:val="008C7C1E"/>
    <w:rsid w:val="008C7CBF"/>
    <w:rsid w:val="008C7FA7"/>
    <w:rsid w:val="008D00C5"/>
    <w:rsid w:val="008D086C"/>
    <w:rsid w:val="008D0F65"/>
    <w:rsid w:val="008D145E"/>
    <w:rsid w:val="008D1F07"/>
    <w:rsid w:val="008D2168"/>
    <w:rsid w:val="008D2757"/>
    <w:rsid w:val="008D2ADB"/>
    <w:rsid w:val="008D2CA6"/>
    <w:rsid w:val="008D2F86"/>
    <w:rsid w:val="008D3025"/>
    <w:rsid w:val="008D3116"/>
    <w:rsid w:val="008D32B1"/>
    <w:rsid w:val="008D3393"/>
    <w:rsid w:val="008D3522"/>
    <w:rsid w:val="008D390E"/>
    <w:rsid w:val="008D3984"/>
    <w:rsid w:val="008D3B48"/>
    <w:rsid w:val="008D3EBE"/>
    <w:rsid w:val="008D3ECB"/>
    <w:rsid w:val="008D450E"/>
    <w:rsid w:val="008D5A4F"/>
    <w:rsid w:val="008D5A96"/>
    <w:rsid w:val="008D7843"/>
    <w:rsid w:val="008D784D"/>
    <w:rsid w:val="008D7CE0"/>
    <w:rsid w:val="008E218E"/>
    <w:rsid w:val="008E2748"/>
    <w:rsid w:val="008E28EF"/>
    <w:rsid w:val="008E2C29"/>
    <w:rsid w:val="008E2F02"/>
    <w:rsid w:val="008E30C5"/>
    <w:rsid w:val="008E317E"/>
    <w:rsid w:val="008E32E2"/>
    <w:rsid w:val="008E3358"/>
    <w:rsid w:val="008E37D8"/>
    <w:rsid w:val="008E4122"/>
    <w:rsid w:val="008E47CA"/>
    <w:rsid w:val="008E4BFA"/>
    <w:rsid w:val="008E50E9"/>
    <w:rsid w:val="008E53B1"/>
    <w:rsid w:val="008E573F"/>
    <w:rsid w:val="008E599F"/>
    <w:rsid w:val="008E6677"/>
    <w:rsid w:val="008E6D15"/>
    <w:rsid w:val="008E6D80"/>
    <w:rsid w:val="008E7513"/>
    <w:rsid w:val="008E7BB8"/>
    <w:rsid w:val="008F0424"/>
    <w:rsid w:val="008F129F"/>
    <w:rsid w:val="008F2003"/>
    <w:rsid w:val="008F2134"/>
    <w:rsid w:val="008F274B"/>
    <w:rsid w:val="008F42B0"/>
    <w:rsid w:val="008F51FC"/>
    <w:rsid w:val="008F5DF7"/>
    <w:rsid w:val="008F5E2A"/>
    <w:rsid w:val="008F6537"/>
    <w:rsid w:val="008F6CE5"/>
    <w:rsid w:val="008F71D8"/>
    <w:rsid w:val="008F7203"/>
    <w:rsid w:val="008F7C07"/>
    <w:rsid w:val="008F7F4F"/>
    <w:rsid w:val="00901540"/>
    <w:rsid w:val="0090236B"/>
    <w:rsid w:val="00902ACF"/>
    <w:rsid w:val="009035C5"/>
    <w:rsid w:val="00903632"/>
    <w:rsid w:val="0090395F"/>
    <w:rsid w:val="00903CA6"/>
    <w:rsid w:val="00903D1E"/>
    <w:rsid w:val="00903DE5"/>
    <w:rsid w:val="0090400A"/>
    <w:rsid w:val="00904065"/>
    <w:rsid w:val="00904337"/>
    <w:rsid w:val="00904B9D"/>
    <w:rsid w:val="009050B2"/>
    <w:rsid w:val="00905693"/>
    <w:rsid w:val="0090582C"/>
    <w:rsid w:val="009059C5"/>
    <w:rsid w:val="0090643B"/>
    <w:rsid w:val="00906B9C"/>
    <w:rsid w:val="009071C9"/>
    <w:rsid w:val="009107FC"/>
    <w:rsid w:val="009108F0"/>
    <w:rsid w:val="00910D42"/>
    <w:rsid w:val="00910E4B"/>
    <w:rsid w:val="00911184"/>
    <w:rsid w:val="009112C6"/>
    <w:rsid w:val="00911840"/>
    <w:rsid w:val="00911CE3"/>
    <w:rsid w:val="00912393"/>
    <w:rsid w:val="00912817"/>
    <w:rsid w:val="00912901"/>
    <w:rsid w:val="00912FDC"/>
    <w:rsid w:val="009139D9"/>
    <w:rsid w:val="00913CA2"/>
    <w:rsid w:val="00913DE4"/>
    <w:rsid w:val="00914C4E"/>
    <w:rsid w:val="009152E2"/>
    <w:rsid w:val="00915598"/>
    <w:rsid w:val="009155B0"/>
    <w:rsid w:val="009155FD"/>
    <w:rsid w:val="00916FDB"/>
    <w:rsid w:val="00917088"/>
    <w:rsid w:val="0091794C"/>
    <w:rsid w:val="00917DE4"/>
    <w:rsid w:val="00917E15"/>
    <w:rsid w:val="00917F59"/>
    <w:rsid w:val="009202C8"/>
    <w:rsid w:val="009206B2"/>
    <w:rsid w:val="00920AC1"/>
    <w:rsid w:val="00920C9A"/>
    <w:rsid w:val="00920CAB"/>
    <w:rsid w:val="00920D57"/>
    <w:rsid w:val="00920F7D"/>
    <w:rsid w:val="00921524"/>
    <w:rsid w:val="00921C97"/>
    <w:rsid w:val="0092203B"/>
    <w:rsid w:val="009223E3"/>
    <w:rsid w:val="00923227"/>
    <w:rsid w:val="009234F9"/>
    <w:rsid w:val="00923C6A"/>
    <w:rsid w:val="009247AE"/>
    <w:rsid w:val="00924E53"/>
    <w:rsid w:val="00925069"/>
    <w:rsid w:val="00925C24"/>
    <w:rsid w:val="00925EBF"/>
    <w:rsid w:val="00926656"/>
    <w:rsid w:val="00926D4E"/>
    <w:rsid w:val="00927219"/>
    <w:rsid w:val="00927C21"/>
    <w:rsid w:val="009312D6"/>
    <w:rsid w:val="00931997"/>
    <w:rsid w:val="00931B28"/>
    <w:rsid w:val="009326E3"/>
    <w:rsid w:val="009332BD"/>
    <w:rsid w:val="009334B5"/>
    <w:rsid w:val="00933AC6"/>
    <w:rsid w:val="00933AD2"/>
    <w:rsid w:val="00934042"/>
    <w:rsid w:val="009341E1"/>
    <w:rsid w:val="00934911"/>
    <w:rsid w:val="00934AE4"/>
    <w:rsid w:val="00934CEC"/>
    <w:rsid w:val="00934E37"/>
    <w:rsid w:val="00934EE6"/>
    <w:rsid w:val="00935572"/>
    <w:rsid w:val="00935AA4"/>
    <w:rsid w:val="00935F60"/>
    <w:rsid w:val="00936670"/>
    <w:rsid w:val="00936E20"/>
    <w:rsid w:val="00937050"/>
    <w:rsid w:val="00937989"/>
    <w:rsid w:val="00937DC7"/>
    <w:rsid w:val="00937EAB"/>
    <w:rsid w:val="00937EAC"/>
    <w:rsid w:val="009403FF"/>
    <w:rsid w:val="00940AD3"/>
    <w:rsid w:val="00941191"/>
    <w:rsid w:val="0094151A"/>
    <w:rsid w:val="009417C3"/>
    <w:rsid w:val="0094218B"/>
    <w:rsid w:val="00942291"/>
    <w:rsid w:val="009428D4"/>
    <w:rsid w:val="00942C56"/>
    <w:rsid w:val="00942D26"/>
    <w:rsid w:val="00942D9A"/>
    <w:rsid w:val="0094323D"/>
    <w:rsid w:val="009432F1"/>
    <w:rsid w:val="00943484"/>
    <w:rsid w:val="009436F7"/>
    <w:rsid w:val="00943B01"/>
    <w:rsid w:val="00943FF9"/>
    <w:rsid w:val="00944311"/>
    <w:rsid w:val="009448FD"/>
    <w:rsid w:val="00945065"/>
    <w:rsid w:val="009451F3"/>
    <w:rsid w:val="00945253"/>
    <w:rsid w:val="0094556E"/>
    <w:rsid w:val="0094594D"/>
    <w:rsid w:val="00945E7B"/>
    <w:rsid w:val="00945E86"/>
    <w:rsid w:val="009460B9"/>
    <w:rsid w:val="00946261"/>
    <w:rsid w:val="00946B46"/>
    <w:rsid w:val="00946E75"/>
    <w:rsid w:val="00946F78"/>
    <w:rsid w:val="00947C71"/>
    <w:rsid w:val="00947EF5"/>
    <w:rsid w:val="00950AFA"/>
    <w:rsid w:val="00950DA6"/>
    <w:rsid w:val="00950EB3"/>
    <w:rsid w:val="0095116A"/>
    <w:rsid w:val="00951A56"/>
    <w:rsid w:val="00951D59"/>
    <w:rsid w:val="00951EDC"/>
    <w:rsid w:val="00952AB6"/>
    <w:rsid w:val="00952D26"/>
    <w:rsid w:val="00954203"/>
    <w:rsid w:val="009542C9"/>
    <w:rsid w:val="009547C6"/>
    <w:rsid w:val="009548F3"/>
    <w:rsid w:val="00954C57"/>
    <w:rsid w:val="00955340"/>
    <w:rsid w:val="009553AC"/>
    <w:rsid w:val="0095576B"/>
    <w:rsid w:val="00956770"/>
    <w:rsid w:val="009574B2"/>
    <w:rsid w:val="0096035F"/>
    <w:rsid w:val="00961E4E"/>
    <w:rsid w:val="00961E87"/>
    <w:rsid w:val="00962872"/>
    <w:rsid w:val="00963B05"/>
    <w:rsid w:val="00963D33"/>
    <w:rsid w:val="009642EA"/>
    <w:rsid w:val="00964414"/>
    <w:rsid w:val="00964B6A"/>
    <w:rsid w:val="00965D83"/>
    <w:rsid w:val="009662E8"/>
    <w:rsid w:val="0096649F"/>
    <w:rsid w:val="00966C8A"/>
    <w:rsid w:val="00966D87"/>
    <w:rsid w:val="00966FBA"/>
    <w:rsid w:val="0096708F"/>
    <w:rsid w:val="0096715F"/>
    <w:rsid w:val="00970CBA"/>
    <w:rsid w:val="00970F2B"/>
    <w:rsid w:val="009729B4"/>
    <w:rsid w:val="00972B87"/>
    <w:rsid w:val="00972FF1"/>
    <w:rsid w:val="00974C0E"/>
    <w:rsid w:val="009753A5"/>
    <w:rsid w:val="009754A9"/>
    <w:rsid w:val="00975837"/>
    <w:rsid w:val="00975D19"/>
    <w:rsid w:val="00975D5E"/>
    <w:rsid w:val="0097687E"/>
    <w:rsid w:val="00976C98"/>
    <w:rsid w:val="00976F48"/>
    <w:rsid w:val="0097724A"/>
    <w:rsid w:val="0097744F"/>
    <w:rsid w:val="009774BB"/>
    <w:rsid w:val="00977557"/>
    <w:rsid w:val="00977C72"/>
    <w:rsid w:val="00977D91"/>
    <w:rsid w:val="009803D7"/>
    <w:rsid w:val="00980DD7"/>
    <w:rsid w:val="0098189F"/>
    <w:rsid w:val="009827CB"/>
    <w:rsid w:val="00983312"/>
    <w:rsid w:val="009834E4"/>
    <w:rsid w:val="00983D82"/>
    <w:rsid w:val="00984277"/>
    <w:rsid w:val="009842DF"/>
    <w:rsid w:val="009858F2"/>
    <w:rsid w:val="0098652B"/>
    <w:rsid w:val="00986706"/>
    <w:rsid w:val="00986729"/>
    <w:rsid w:val="009868F0"/>
    <w:rsid w:val="00986ADB"/>
    <w:rsid w:val="00986B76"/>
    <w:rsid w:val="00986BA8"/>
    <w:rsid w:val="00987168"/>
    <w:rsid w:val="009871F8"/>
    <w:rsid w:val="00987887"/>
    <w:rsid w:val="00990B51"/>
    <w:rsid w:val="00990D51"/>
    <w:rsid w:val="00991850"/>
    <w:rsid w:val="009919AC"/>
    <w:rsid w:val="00991D75"/>
    <w:rsid w:val="00991E70"/>
    <w:rsid w:val="00992C43"/>
    <w:rsid w:val="00993408"/>
    <w:rsid w:val="009938D3"/>
    <w:rsid w:val="00993E60"/>
    <w:rsid w:val="0099400D"/>
    <w:rsid w:val="00994767"/>
    <w:rsid w:val="0099481E"/>
    <w:rsid w:val="00994CE9"/>
    <w:rsid w:val="00995090"/>
    <w:rsid w:val="00995DC6"/>
    <w:rsid w:val="00995F7E"/>
    <w:rsid w:val="00997659"/>
    <w:rsid w:val="009A04F8"/>
    <w:rsid w:val="009A1532"/>
    <w:rsid w:val="009A16AA"/>
    <w:rsid w:val="009A1C0A"/>
    <w:rsid w:val="009A1D2F"/>
    <w:rsid w:val="009A204C"/>
    <w:rsid w:val="009A2EF4"/>
    <w:rsid w:val="009A310D"/>
    <w:rsid w:val="009A3255"/>
    <w:rsid w:val="009A3B1C"/>
    <w:rsid w:val="009A46CE"/>
    <w:rsid w:val="009A4724"/>
    <w:rsid w:val="009A5114"/>
    <w:rsid w:val="009A54B1"/>
    <w:rsid w:val="009A6EB3"/>
    <w:rsid w:val="009B02CA"/>
    <w:rsid w:val="009B05FF"/>
    <w:rsid w:val="009B0667"/>
    <w:rsid w:val="009B0B53"/>
    <w:rsid w:val="009B0DC4"/>
    <w:rsid w:val="009B1106"/>
    <w:rsid w:val="009B1914"/>
    <w:rsid w:val="009B1AE8"/>
    <w:rsid w:val="009B1FE3"/>
    <w:rsid w:val="009B2594"/>
    <w:rsid w:val="009B459A"/>
    <w:rsid w:val="009B48E0"/>
    <w:rsid w:val="009B4B4A"/>
    <w:rsid w:val="009B4FEF"/>
    <w:rsid w:val="009B5562"/>
    <w:rsid w:val="009C0970"/>
    <w:rsid w:val="009C12AF"/>
    <w:rsid w:val="009C12F4"/>
    <w:rsid w:val="009C1988"/>
    <w:rsid w:val="009C1C13"/>
    <w:rsid w:val="009C2379"/>
    <w:rsid w:val="009C242F"/>
    <w:rsid w:val="009C2891"/>
    <w:rsid w:val="009C38B4"/>
    <w:rsid w:val="009C4595"/>
    <w:rsid w:val="009C4C6B"/>
    <w:rsid w:val="009C5B55"/>
    <w:rsid w:val="009C616A"/>
    <w:rsid w:val="009C73E9"/>
    <w:rsid w:val="009C78E7"/>
    <w:rsid w:val="009C7FAA"/>
    <w:rsid w:val="009D008C"/>
    <w:rsid w:val="009D01DE"/>
    <w:rsid w:val="009D0C20"/>
    <w:rsid w:val="009D100E"/>
    <w:rsid w:val="009D1BE5"/>
    <w:rsid w:val="009D233A"/>
    <w:rsid w:val="009D289D"/>
    <w:rsid w:val="009D2A3E"/>
    <w:rsid w:val="009D2C8A"/>
    <w:rsid w:val="009D2CD4"/>
    <w:rsid w:val="009D3281"/>
    <w:rsid w:val="009D34AA"/>
    <w:rsid w:val="009D34CD"/>
    <w:rsid w:val="009D4A53"/>
    <w:rsid w:val="009D4C34"/>
    <w:rsid w:val="009D587E"/>
    <w:rsid w:val="009D7496"/>
    <w:rsid w:val="009D7C7F"/>
    <w:rsid w:val="009E032F"/>
    <w:rsid w:val="009E0CB6"/>
    <w:rsid w:val="009E0CF0"/>
    <w:rsid w:val="009E10CF"/>
    <w:rsid w:val="009E1113"/>
    <w:rsid w:val="009E1A29"/>
    <w:rsid w:val="009E1C34"/>
    <w:rsid w:val="009E1CED"/>
    <w:rsid w:val="009E1D14"/>
    <w:rsid w:val="009E26E8"/>
    <w:rsid w:val="009E2819"/>
    <w:rsid w:val="009E2EA7"/>
    <w:rsid w:val="009E3131"/>
    <w:rsid w:val="009E3839"/>
    <w:rsid w:val="009E3BAC"/>
    <w:rsid w:val="009E3E02"/>
    <w:rsid w:val="009E3EEB"/>
    <w:rsid w:val="009E485B"/>
    <w:rsid w:val="009E5063"/>
    <w:rsid w:val="009E5571"/>
    <w:rsid w:val="009E6145"/>
    <w:rsid w:val="009E683B"/>
    <w:rsid w:val="009E6E63"/>
    <w:rsid w:val="009E7757"/>
    <w:rsid w:val="009E7813"/>
    <w:rsid w:val="009E79E6"/>
    <w:rsid w:val="009F03D4"/>
    <w:rsid w:val="009F0AE6"/>
    <w:rsid w:val="009F2FD1"/>
    <w:rsid w:val="009F3343"/>
    <w:rsid w:val="009F3345"/>
    <w:rsid w:val="009F3561"/>
    <w:rsid w:val="009F3CA8"/>
    <w:rsid w:val="009F43F8"/>
    <w:rsid w:val="009F48A1"/>
    <w:rsid w:val="009F5116"/>
    <w:rsid w:val="009F5C19"/>
    <w:rsid w:val="009F5FAD"/>
    <w:rsid w:val="009F69DF"/>
    <w:rsid w:val="009F756D"/>
    <w:rsid w:val="00A005D9"/>
    <w:rsid w:val="00A00805"/>
    <w:rsid w:val="00A0084F"/>
    <w:rsid w:val="00A00AA6"/>
    <w:rsid w:val="00A00D15"/>
    <w:rsid w:val="00A013AE"/>
    <w:rsid w:val="00A0151B"/>
    <w:rsid w:val="00A01AE7"/>
    <w:rsid w:val="00A02433"/>
    <w:rsid w:val="00A02EC4"/>
    <w:rsid w:val="00A03159"/>
    <w:rsid w:val="00A0335D"/>
    <w:rsid w:val="00A035D6"/>
    <w:rsid w:val="00A03907"/>
    <w:rsid w:val="00A03D6B"/>
    <w:rsid w:val="00A03F04"/>
    <w:rsid w:val="00A042B7"/>
    <w:rsid w:val="00A054C3"/>
    <w:rsid w:val="00A0569A"/>
    <w:rsid w:val="00A05988"/>
    <w:rsid w:val="00A05A72"/>
    <w:rsid w:val="00A06E45"/>
    <w:rsid w:val="00A10357"/>
    <w:rsid w:val="00A104B9"/>
    <w:rsid w:val="00A107D7"/>
    <w:rsid w:val="00A10D0D"/>
    <w:rsid w:val="00A11212"/>
    <w:rsid w:val="00A11487"/>
    <w:rsid w:val="00A116B8"/>
    <w:rsid w:val="00A12EE6"/>
    <w:rsid w:val="00A13DA0"/>
    <w:rsid w:val="00A1403C"/>
    <w:rsid w:val="00A147EE"/>
    <w:rsid w:val="00A156CF"/>
    <w:rsid w:val="00A15EEB"/>
    <w:rsid w:val="00A167FE"/>
    <w:rsid w:val="00A16962"/>
    <w:rsid w:val="00A16EF4"/>
    <w:rsid w:val="00A16EF7"/>
    <w:rsid w:val="00A17205"/>
    <w:rsid w:val="00A1735F"/>
    <w:rsid w:val="00A173E7"/>
    <w:rsid w:val="00A17C99"/>
    <w:rsid w:val="00A20220"/>
    <w:rsid w:val="00A21A0D"/>
    <w:rsid w:val="00A21EE3"/>
    <w:rsid w:val="00A21F42"/>
    <w:rsid w:val="00A228BA"/>
    <w:rsid w:val="00A22FF5"/>
    <w:rsid w:val="00A23644"/>
    <w:rsid w:val="00A236F2"/>
    <w:rsid w:val="00A2434E"/>
    <w:rsid w:val="00A2449A"/>
    <w:rsid w:val="00A24839"/>
    <w:rsid w:val="00A25347"/>
    <w:rsid w:val="00A25536"/>
    <w:rsid w:val="00A258B4"/>
    <w:rsid w:val="00A26B17"/>
    <w:rsid w:val="00A27561"/>
    <w:rsid w:val="00A27CAF"/>
    <w:rsid w:val="00A3066C"/>
    <w:rsid w:val="00A307E1"/>
    <w:rsid w:val="00A30948"/>
    <w:rsid w:val="00A30A85"/>
    <w:rsid w:val="00A30EC3"/>
    <w:rsid w:val="00A310D7"/>
    <w:rsid w:val="00A3176C"/>
    <w:rsid w:val="00A319AE"/>
    <w:rsid w:val="00A31CDD"/>
    <w:rsid w:val="00A31FBD"/>
    <w:rsid w:val="00A31FC0"/>
    <w:rsid w:val="00A32AEE"/>
    <w:rsid w:val="00A32E2A"/>
    <w:rsid w:val="00A33031"/>
    <w:rsid w:val="00A33127"/>
    <w:rsid w:val="00A335DE"/>
    <w:rsid w:val="00A33757"/>
    <w:rsid w:val="00A33F8E"/>
    <w:rsid w:val="00A34485"/>
    <w:rsid w:val="00A34593"/>
    <w:rsid w:val="00A34A19"/>
    <w:rsid w:val="00A34B15"/>
    <w:rsid w:val="00A351FE"/>
    <w:rsid w:val="00A3577B"/>
    <w:rsid w:val="00A35821"/>
    <w:rsid w:val="00A358F9"/>
    <w:rsid w:val="00A35E47"/>
    <w:rsid w:val="00A35F86"/>
    <w:rsid w:val="00A365E5"/>
    <w:rsid w:val="00A36839"/>
    <w:rsid w:val="00A36C49"/>
    <w:rsid w:val="00A36EB9"/>
    <w:rsid w:val="00A371DA"/>
    <w:rsid w:val="00A37FE1"/>
    <w:rsid w:val="00A403B1"/>
    <w:rsid w:val="00A40E25"/>
    <w:rsid w:val="00A419A7"/>
    <w:rsid w:val="00A419C1"/>
    <w:rsid w:val="00A41B25"/>
    <w:rsid w:val="00A41E3C"/>
    <w:rsid w:val="00A4222D"/>
    <w:rsid w:val="00A4228E"/>
    <w:rsid w:val="00A43036"/>
    <w:rsid w:val="00A43072"/>
    <w:rsid w:val="00A43089"/>
    <w:rsid w:val="00A431F1"/>
    <w:rsid w:val="00A437DC"/>
    <w:rsid w:val="00A4397E"/>
    <w:rsid w:val="00A44A4E"/>
    <w:rsid w:val="00A45A70"/>
    <w:rsid w:val="00A45AC3"/>
    <w:rsid w:val="00A45BC7"/>
    <w:rsid w:val="00A45F64"/>
    <w:rsid w:val="00A4755B"/>
    <w:rsid w:val="00A4768E"/>
    <w:rsid w:val="00A47AB0"/>
    <w:rsid w:val="00A47CE8"/>
    <w:rsid w:val="00A47FDE"/>
    <w:rsid w:val="00A509F7"/>
    <w:rsid w:val="00A512AB"/>
    <w:rsid w:val="00A51352"/>
    <w:rsid w:val="00A51ECC"/>
    <w:rsid w:val="00A52094"/>
    <w:rsid w:val="00A52889"/>
    <w:rsid w:val="00A5301D"/>
    <w:rsid w:val="00A53F06"/>
    <w:rsid w:val="00A53FC2"/>
    <w:rsid w:val="00A543D6"/>
    <w:rsid w:val="00A5442E"/>
    <w:rsid w:val="00A54447"/>
    <w:rsid w:val="00A544AE"/>
    <w:rsid w:val="00A545C5"/>
    <w:rsid w:val="00A55A69"/>
    <w:rsid w:val="00A5651F"/>
    <w:rsid w:val="00A56B1A"/>
    <w:rsid w:val="00A56F60"/>
    <w:rsid w:val="00A571AA"/>
    <w:rsid w:val="00A57265"/>
    <w:rsid w:val="00A5772E"/>
    <w:rsid w:val="00A6018E"/>
    <w:rsid w:val="00A61044"/>
    <w:rsid w:val="00A613D3"/>
    <w:rsid w:val="00A61729"/>
    <w:rsid w:val="00A617F8"/>
    <w:rsid w:val="00A618CA"/>
    <w:rsid w:val="00A6212C"/>
    <w:rsid w:val="00A6233C"/>
    <w:rsid w:val="00A62A9C"/>
    <w:rsid w:val="00A62DA0"/>
    <w:rsid w:val="00A63326"/>
    <w:rsid w:val="00A64A75"/>
    <w:rsid w:val="00A6588A"/>
    <w:rsid w:val="00A66CF9"/>
    <w:rsid w:val="00A66E1B"/>
    <w:rsid w:val="00A673C4"/>
    <w:rsid w:val="00A677FC"/>
    <w:rsid w:val="00A70BE8"/>
    <w:rsid w:val="00A70EAF"/>
    <w:rsid w:val="00A7127A"/>
    <w:rsid w:val="00A716CA"/>
    <w:rsid w:val="00A71B3A"/>
    <w:rsid w:val="00A7252A"/>
    <w:rsid w:val="00A726A6"/>
    <w:rsid w:val="00A72CE7"/>
    <w:rsid w:val="00A7306D"/>
    <w:rsid w:val="00A73F0C"/>
    <w:rsid w:val="00A7478F"/>
    <w:rsid w:val="00A74B24"/>
    <w:rsid w:val="00A74F22"/>
    <w:rsid w:val="00A7512A"/>
    <w:rsid w:val="00A76030"/>
    <w:rsid w:val="00A76131"/>
    <w:rsid w:val="00A76159"/>
    <w:rsid w:val="00A7616E"/>
    <w:rsid w:val="00A7635B"/>
    <w:rsid w:val="00A76C9C"/>
    <w:rsid w:val="00A77B2D"/>
    <w:rsid w:val="00A80278"/>
    <w:rsid w:val="00A81130"/>
    <w:rsid w:val="00A814AC"/>
    <w:rsid w:val="00A81B94"/>
    <w:rsid w:val="00A81C7A"/>
    <w:rsid w:val="00A81F1D"/>
    <w:rsid w:val="00A82521"/>
    <w:rsid w:val="00A82C69"/>
    <w:rsid w:val="00A82CE6"/>
    <w:rsid w:val="00A82F37"/>
    <w:rsid w:val="00A8341D"/>
    <w:rsid w:val="00A8342C"/>
    <w:rsid w:val="00A83583"/>
    <w:rsid w:val="00A83F18"/>
    <w:rsid w:val="00A8422C"/>
    <w:rsid w:val="00A85249"/>
    <w:rsid w:val="00A8541D"/>
    <w:rsid w:val="00A858B1"/>
    <w:rsid w:val="00A85C32"/>
    <w:rsid w:val="00A85F2F"/>
    <w:rsid w:val="00A860ED"/>
    <w:rsid w:val="00A861B8"/>
    <w:rsid w:val="00A861EF"/>
    <w:rsid w:val="00A86B01"/>
    <w:rsid w:val="00A86B03"/>
    <w:rsid w:val="00A86BEE"/>
    <w:rsid w:val="00A8703C"/>
    <w:rsid w:val="00A8715D"/>
    <w:rsid w:val="00A8768E"/>
    <w:rsid w:val="00A876E8"/>
    <w:rsid w:val="00A905E8"/>
    <w:rsid w:val="00A90ED1"/>
    <w:rsid w:val="00A9117B"/>
    <w:rsid w:val="00A9173D"/>
    <w:rsid w:val="00A91CC5"/>
    <w:rsid w:val="00A91E2A"/>
    <w:rsid w:val="00A92B52"/>
    <w:rsid w:val="00A92EED"/>
    <w:rsid w:val="00A92F88"/>
    <w:rsid w:val="00A93742"/>
    <w:rsid w:val="00A93D5D"/>
    <w:rsid w:val="00A945D3"/>
    <w:rsid w:val="00A94A27"/>
    <w:rsid w:val="00A94ADB"/>
    <w:rsid w:val="00A95212"/>
    <w:rsid w:val="00A95477"/>
    <w:rsid w:val="00A95E88"/>
    <w:rsid w:val="00A95FAC"/>
    <w:rsid w:val="00A967D7"/>
    <w:rsid w:val="00A96820"/>
    <w:rsid w:val="00A96992"/>
    <w:rsid w:val="00A97D72"/>
    <w:rsid w:val="00A97DCA"/>
    <w:rsid w:val="00A97F3D"/>
    <w:rsid w:val="00A97F76"/>
    <w:rsid w:val="00AA0F60"/>
    <w:rsid w:val="00AA147A"/>
    <w:rsid w:val="00AA1A9F"/>
    <w:rsid w:val="00AA20E3"/>
    <w:rsid w:val="00AA2F65"/>
    <w:rsid w:val="00AA30FA"/>
    <w:rsid w:val="00AA3CB9"/>
    <w:rsid w:val="00AA3CDD"/>
    <w:rsid w:val="00AA4833"/>
    <w:rsid w:val="00AA5621"/>
    <w:rsid w:val="00AA59A8"/>
    <w:rsid w:val="00AA60D2"/>
    <w:rsid w:val="00AA64C1"/>
    <w:rsid w:val="00AA6C3D"/>
    <w:rsid w:val="00AA6D1E"/>
    <w:rsid w:val="00AA6F94"/>
    <w:rsid w:val="00AA7391"/>
    <w:rsid w:val="00AA7684"/>
    <w:rsid w:val="00AB0B70"/>
    <w:rsid w:val="00AB1352"/>
    <w:rsid w:val="00AB162D"/>
    <w:rsid w:val="00AB1BFF"/>
    <w:rsid w:val="00AB2137"/>
    <w:rsid w:val="00AB2199"/>
    <w:rsid w:val="00AB21F8"/>
    <w:rsid w:val="00AB35E9"/>
    <w:rsid w:val="00AB36BF"/>
    <w:rsid w:val="00AB37FF"/>
    <w:rsid w:val="00AB3F25"/>
    <w:rsid w:val="00AB446B"/>
    <w:rsid w:val="00AB4A29"/>
    <w:rsid w:val="00AB4EBB"/>
    <w:rsid w:val="00AB5BCA"/>
    <w:rsid w:val="00AB6373"/>
    <w:rsid w:val="00AB65B4"/>
    <w:rsid w:val="00AB67AF"/>
    <w:rsid w:val="00AB7212"/>
    <w:rsid w:val="00AB739A"/>
    <w:rsid w:val="00AB741D"/>
    <w:rsid w:val="00AB7527"/>
    <w:rsid w:val="00AB7777"/>
    <w:rsid w:val="00AC0CDA"/>
    <w:rsid w:val="00AC146A"/>
    <w:rsid w:val="00AC1910"/>
    <w:rsid w:val="00AC1D3E"/>
    <w:rsid w:val="00AC220C"/>
    <w:rsid w:val="00AC27D3"/>
    <w:rsid w:val="00AC2A65"/>
    <w:rsid w:val="00AC2DA5"/>
    <w:rsid w:val="00AC34B5"/>
    <w:rsid w:val="00AC3534"/>
    <w:rsid w:val="00AC371E"/>
    <w:rsid w:val="00AC3961"/>
    <w:rsid w:val="00AC3AC4"/>
    <w:rsid w:val="00AC3BBB"/>
    <w:rsid w:val="00AC4207"/>
    <w:rsid w:val="00AC4213"/>
    <w:rsid w:val="00AC4835"/>
    <w:rsid w:val="00AC536B"/>
    <w:rsid w:val="00AC5AC6"/>
    <w:rsid w:val="00AC6448"/>
    <w:rsid w:val="00AC6D09"/>
    <w:rsid w:val="00AC77C1"/>
    <w:rsid w:val="00AD0062"/>
    <w:rsid w:val="00AD0B30"/>
    <w:rsid w:val="00AD0B97"/>
    <w:rsid w:val="00AD1B15"/>
    <w:rsid w:val="00AD316D"/>
    <w:rsid w:val="00AD3289"/>
    <w:rsid w:val="00AD3D60"/>
    <w:rsid w:val="00AD4916"/>
    <w:rsid w:val="00AD595C"/>
    <w:rsid w:val="00AD5F0E"/>
    <w:rsid w:val="00AD71B2"/>
    <w:rsid w:val="00AD73E9"/>
    <w:rsid w:val="00AD7DDA"/>
    <w:rsid w:val="00AE0CF5"/>
    <w:rsid w:val="00AE0F44"/>
    <w:rsid w:val="00AE0F4E"/>
    <w:rsid w:val="00AE1C77"/>
    <w:rsid w:val="00AE21CC"/>
    <w:rsid w:val="00AE2394"/>
    <w:rsid w:val="00AE347A"/>
    <w:rsid w:val="00AE3634"/>
    <w:rsid w:val="00AE4541"/>
    <w:rsid w:val="00AE45C3"/>
    <w:rsid w:val="00AE45D8"/>
    <w:rsid w:val="00AE48AB"/>
    <w:rsid w:val="00AE494B"/>
    <w:rsid w:val="00AE4AB0"/>
    <w:rsid w:val="00AE4AF2"/>
    <w:rsid w:val="00AE4BAA"/>
    <w:rsid w:val="00AE5097"/>
    <w:rsid w:val="00AE51B2"/>
    <w:rsid w:val="00AE5567"/>
    <w:rsid w:val="00AE5C73"/>
    <w:rsid w:val="00AE63B0"/>
    <w:rsid w:val="00AE63B4"/>
    <w:rsid w:val="00AE676F"/>
    <w:rsid w:val="00AE70D0"/>
    <w:rsid w:val="00AE71EE"/>
    <w:rsid w:val="00AE7688"/>
    <w:rsid w:val="00AF04A6"/>
    <w:rsid w:val="00AF0A73"/>
    <w:rsid w:val="00AF0C0E"/>
    <w:rsid w:val="00AF0E60"/>
    <w:rsid w:val="00AF10ED"/>
    <w:rsid w:val="00AF1522"/>
    <w:rsid w:val="00AF1552"/>
    <w:rsid w:val="00AF1AC4"/>
    <w:rsid w:val="00AF1C6E"/>
    <w:rsid w:val="00AF1E11"/>
    <w:rsid w:val="00AF22B6"/>
    <w:rsid w:val="00AF27AF"/>
    <w:rsid w:val="00AF3ED3"/>
    <w:rsid w:val="00AF493E"/>
    <w:rsid w:val="00AF4BF0"/>
    <w:rsid w:val="00AF4CB1"/>
    <w:rsid w:val="00AF4E29"/>
    <w:rsid w:val="00AF5739"/>
    <w:rsid w:val="00AF58F2"/>
    <w:rsid w:val="00AF5928"/>
    <w:rsid w:val="00AF5E37"/>
    <w:rsid w:val="00AF6200"/>
    <w:rsid w:val="00B00BEE"/>
    <w:rsid w:val="00B00EA0"/>
    <w:rsid w:val="00B00FA0"/>
    <w:rsid w:val="00B01131"/>
    <w:rsid w:val="00B016C2"/>
    <w:rsid w:val="00B016CD"/>
    <w:rsid w:val="00B03368"/>
    <w:rsid w:val="00B03817"/>
    <w:rsid w:val="00B03E4B"/>
    <w:rsid w:val="00B03E89"/>
    <w:rsid w:val="00B048DD"/>
    <w:rsid w:val="00B0616E"/>
    <w:rsid w:val="00B06224"/>
    <w:rsid w:val="00B064C2"/>
    <w:rsid w:val="00B068A9"/>
    <w:rsid w:val="00B068EF"/>
    <w:rsid w:val="00B06E8B"/>
    <w:rsid w:val="00B07CE6"/>
    <w:rsid w:val="00B11552"/>
    <w:rsid w:val="00B11E0F"/>
    <w:rsid w:val="00B1232B"/>
    <w:rsid w:val="00B1233B"/>
    <w:rsid w:val="00B123D5"/>
    <w:rsid w:val="00B12B39"/>
    <w:rsid w:val="00B12B93"/>
    <w:rsid w:val="00B12E47"/>
    <w:rsid w:val="00B13689"/>
    <w:rsid w:val="00B141CB"/>
    <w:rsid w:val="00B141FF"/>
    <w:rsid w:val="00B142F7"/>
    <w:rsid w:val="00B14B51"/>
    <w:rsid w:val="00B14C68"/>
    <w:rsid w:val="00B15FC8"/>
    <w:rsid w:val="00B16302"/>
    <w:rsid w:val="00B1639E"/>
    <w:rsid w:val="00B16919"/>
    <w:rsid w:val="00B16D1D"/>
    <w:rsid w:val="00B16F66"/>
    <w:rsid w:val="00B1729B"/>
    <w:rsid w:val="00B178BC"/>
    <w:rsid w:val="00B17A58"/>
    <w:rsid w:val="00B17E09"/>
    <w:rsid w:val="00B17FB8"/>
    <w:rsid w:val="00B20762"/>
    <w:rsid w:val="00B20B04"/>
    <w:rsid w:val="00B20E4D"/>
    <w:rsid w:val="00B21276"/>
    <w:rsid w:val="00B21AD7"/>
    <w:rsid w:val="00B22435"/>
    <w:rsid w:val="00B22B23"/>
    <w:rsid w:val="00B230F5"/>
    <w:rsid w:val="00B237C7"/>
    <w:rsid w:val="00B246A7"/>
    <w:rsid w:val="00B24886"/>
    <w:rsid w:val="00B24B40"/>
    <w:rsid w:val="00B24D61"/>
    <w:rsid w:val="00B24D66"/>
    <w:rsid w:val="00B24E57"/>
    <w:rsid w:val="00B254D6"/>
    <w:rsid w:val="00B25D47"/>
    <w:rsid w:val="00B26492"/>
    <w:rsid w:val="00B26651"/>
    <w:rsid w:val="00B277D1"/>
    <w:rsid w:val="00B27F45"/>
    <w:rsid w:val="00B305B8"/>
    <w:rsid w:val="00B30648"/>
    <w:rsid w:val="00B31A2E"/>
    <w:rsid w:val="00B31BFA"/>
    <w:rsid w:val="00B31CD6"/>
    <w:rsid w:val="00B31D57"/>
    <w:rsid w:val="00B32688"/>
    <w:rsid w:val="00B32D28"/>
    <w:rsid w:val="00B32EA0"/>
    <w:rsid w:val="00B32FCE"/>
    <w:rsid w:val="00B332CC"/>
    <w:rsid w:val="00B336E4"/>
    <w:rsid w:val="00B3381D"/>
    <w:rsid w:val="00B33EC7"/>
    <w:rsid w:val="00B3434C"/>
    <w:rsid w:val="00B34EB6"/>
    <w:rsid w:val="00B35F08"/>
    <w:rsid w:val="00B36978"/>
    <w:rsid w:val="00B36E01"/>
    <w:rsid w:val="00B3703B"/>
    <w:rsid w:val="00B372DA"/>
    <w:rsid w:val="00B37382"/>
    <w:rsid w:val="00B37734"/>
    <w:rsid w:val="00B37788"/>
    <w:rsid w:val="00B37E53"/>
    <w:rsid w:val="00B40599"/>
    <w:rsid w:val="00B40A02"/>
    <w:rsid w:val="00B40B78"/>
    <w:rsid w:val="00B41864"/>
    <w:rsid w:val="00B41D9E"/>
    <w:rsid w:val="00B42334"/>
    <w:rsid w:val="00B42EDF"/>
    <w:rsid w:val="00B433E0"/>
    <w:rsid w:val="00B43F54"/>
    <w:rsid w:val="00B442BC"/>
    <w:rsid w:val="00B4458A"/>
    <w:rsid w:val="00B4479C"/>
    <w:rsid w:val="00B44F07"/>
    <w:rsid w:val="00B45350"/>
    <w:rsid w:val="00B4641E"/>
    <w:rsid w:val="00B467EE"/>
    <w:rsid w:val="00B46B1D"/>
    <w:rsid w:val="00B46F28"/>
    <w:rsid w:val="00B47797"/>
    <w:rsid w:val="00B47AC1"/>
    <w:rsid w:val="00B47F65"/>
    <w:rsid w:val="00B505CC"/>
    <w:rsid w:val="00B5094E"/>
    <w:rsid w:val="00B5126D"/>
    <w:rsid w:val="00B51B9E"/>
    <w:rsid w:val="00B51D46"/>
    <w:rsid w:val="00B52165"/>
    <w:rsid w:val="00B52436"/>
    <w:rsid w:val="00B529D5"/>
    <w:rsid w:val="00B5354C"/>
    <w:rsid w:val="00B53656"/>
    <w:rsid w:val="00B53963"/>
    <w:rsid w:val="00B53FCD"/>
    <w:rsid w:val="00B54DD4"/>
    <w:rsid w:val="00B56617"/>
    <w:rsid w:val="00B57DB7"/>
    <w:rsid w:val="00B603EA"/>
    <w:rsid w:val="00B606B3"/>
    <w:rsid w:val="00B60A5D"/>
    <w:rsid w:val="00B614A9"/>
    <w:rsid w:val="00B614B5"/>
    <w:rsid w:val="00B6158F"/>
    <w:rsid w:val="00B61BB3"/>
    <w:rsid w:val="00B63419"/>
    <w:rsid w:val="00B643FB"/>
    <w:rsid w:val="00B64CF1"/>
    <w:rsid w:val="00B65493"/>
    <w:rsid w:val="00B65A97"/>
    <w:rsid w:val="00B66228"/>
    <w:rsid w:val="00B66877"/>
    <w:rsid w:val="00B66D06"/>
    <w:rsid w:val="00B67640"/>
    <w:rsid w:val="00B678EF"/>
    <w:rsid w:val="00B700AB"/>
    <w:rsid w:val="00B70AEF"/>
    <w:rsid w:val="00B71626"/>
    <w:rsid w:val="00B7190B"/>
    <w:rsid w:val="00B7193C"/>
    <w:rsid w:val="00B725CA"/>
    <w:rsid w:val="00B7270B"/>
    <w:rsid w:val="00B72BC1"/>
    <w:rsid w:val="00B74288"/>
    <w:rsid w:val="00B750AC"/>
    <w:rsid w:val="00B75550"/>
    <w:rsid w:val="00B75D24"/>
    <w:rsid w:val="00B75DC7"/>
    <w:rsid w:val="00B76A9A"/>
    <w:rsid w:val="00B771A8"/>
    <w:rsid w:val="00B81175"/>
    <w:rsid w:val="00B812FF"/>
    <w:rsid w:val="00B8141C"/>
    <w:rsid w:val="00B815E2"/>
    <w:rsid w:val="00B81803"/>
    <w:rsid w:val="00B822B7"/>
    <w:rsid w:val="00B82C08"/>
    <w:rsid w:val="00B82CF8"/>
    <w:rsid w:val="00B83A41"/>
    <w:rsid w:val="00B83AF4"/>
    <w:rsid w:val="00B84448"/>
    <w:rsid w:val="00B8462F"/>
    <w:rsid w:val="00B84736"/>
    <w:rsid w:val="00B84A17"/>
    <w:rsid w:val="00B85126"/>
    <w:rsid w:val="00B85549"/>
    <w:rsid w:val="00B85E61"/>
    <w:rsid w:val="00B861BA"/>
    <w:rsid w:val="00B86734"/>
    <w:rsid w:val="00B871A7"/>
    <w:rsid w:val="00B87E1B"/>
    <w:rsid w:val="00B87FD8"/>
    <w:rsid w:val="00B902C2"/>
    <w:rsid w:val="00B9067B"/>
    <w:rsid w:val="00B91028"/>
    <w:rsid w:val="00B91493"/>
    <w:rsid w:val="00B9245A"/>
    <w:rsid w:val="00B925B7"/>
    <w:rsid w:val="00B92AB3"/>
    <w:rsid w:val="00B92DA2"/>
    <w:rsid w:val="00B93326"/>
    <w:rsid w:val="00B93404"/>
    <w:rsid w:val="00B93668"/>
    <w:rsid w:val="00B93A1C"/>
    <w:rsid w:val="00B93A46"/>
    <w:rsid w:val="00B94554"/>
    <w:rsid w:val="00B94A81"/>
    <w:rsid w:val="00B95039"/>
    <w:rsid w:val="00B955D2"/>
    <w:rsid w:val="00B95A50"/>
    <w:rsid w:val="00B97B64"/>
    <w:rsid w:val="00B97C24"/>
    <w:rsid w:val="00B97D95"/>
    <w:rsid w:val="00BA020B"/>
    <w:rsid w:val="00BA0223"/>
    <w:rsid w:val="00BA0F73"/>
    <w:rsid w:val="00BA17DB"/>
    <w:rsid w:val="00BA2984"/>
    <w:rsid w:val="00BA2A8F"/>
    <w:rsid w:val="00BA2B13"/>
    <w:rsid w:val="00BA2B67"/>
    <w:rsid w:val="00BA354C"/>
    <w:rsid w:val="00BA3999"/>
    <w:rsid w:val="00BA41A1"/>
    <w:rsid w:val="00BA456B"/>
    <w:rsid w:val="00BA4637"/>
    <w:rsid w:val="00BA4E63"/>
    <w:rsid w:val="00BA54B8"/>
    <w:rsid w:val="00BA5F6F"/>
    <w:rsid w:val="00BA65B5"/>
    <w:rsid w:val="00BA6CEE"/>
    <w:rsid w:val="00BA72FE"/>
    <w:rsid w:val="00BA7B6E"/>
    <w:rsid w:val="00BB03DE"/>
    <w:rsid w:val="00BB0528"/>
    <w:rsid w:val="00BB0B7F"/>
    <w:rsid w:val="00BB0BD4"/>
    <w:rsid w:val="00BB1960"/>
    <w:rsid w:val="00BB1D05"/>
    <w:rsid w:val="00BB25AB"/>
    <w:rsid w:val="00BB2819"/>
    <w:rsid w:val="00BB28C4"/>
    <w:rsid w:val="00BB29C5"/>
    <w:rsid w:val="00BB3426"/>
    <w:rsid w:val="00BB3444"/>
    <w:rsid w:val="00BB3F43"/>
    <w:rsid w:val="00BB49D4"/>
    <w:rsid w:val="00BB4FD0"/>
    <w:rsid w:val="00BB5814"/>
    <w:rsid w:val="00BB594E"/>
    <w:rsid w:val="00BB731A"/>
    <w:rsid w:val="00BB759C"/>
    <w:rsid w:val="00BB7944"/>
    <w:rsid w:val="00BB7AA0"/>
    <w:rsid w:val="00BB7CF8"/>
    <w:rsid w:val="00BB7F91"/>
    <w:rsid w:val="00BC05B0"/>
    <w:rsid w:val="00BC070A"/>
    <w:rsid w:val="00BC11E4"/>
    <w:rsid w:val="00BC1F9A"/>
    <w:rsid w:val="00BC265E"/>
    <w:rsid w:val="00BC27D5"/>
    <w:rsid w:val="00BC2C61"/>
    <w:rsid w:val="00BC2C97"/>
    <w:rsid w:val="00BC2D04"/>
    <w:rsid w:val="00BC3AF5"/>
    <w:rsid w:val="00BC3FD5"/>
    <w:rsid w:val="00BC40EE"/>
    <w:rsid w:val="00BC416F"/>
    <w:rsid w:val="00BC4358"/>
    <w:rsid w:val="00BC4464"/>
    <w:rsid w:val="00BC4854"/>
    <w:rsid w:val="00BC4A8B"/>
    <w:rsid w:val="00BC53A0"/>
    <w:rsid w:val="00BC59BD"/>
    <w:rsid w:val="00BC59E4"/>
    <w:rsid w:val="00BC5BEC"/>
    <w:rsid w:val="00BC5C40"/>
    <w:rsid w:val="00BC6153"/>
    <w:rsid w:val="00BC6A3C"/>
    <w:rsid w:val="00BC703F"/>
    <w:rsid w:val="00BC72CB"/>
    <w:rsid w:val="00BC72F7"/>
    <w:rsid w:val="00BC74EB"/>
    <w:rsid w:val="00BD0141"/>
    <w:rsid w:val="00BD0722"/>
    <w:rsid w:val="00BD0BDA"/>
    <w:rsid w:val="00BD1462"/>
    <w:rsid w:val="00BD14C7"/>
    <w:rsid w:val="00BD1D76"/>
    <w:rsid w:val="00BD21E9"/>
    <w:rsid w:val="00BD3419"/>
    <w:rsid w:val="00BD3469"/>
    <w:rsid w:val="00BD34BA"/>
    <w:rsid w:val="00BD4738"/>
    <w:rsid w:val="00BD4D3F"/>
    <w:rsid w:val="00BD60E3"/>
    <w:rsid w:val="00BD6369"/>
    <w:rsid w:val="00BD66E2"/>
    <w:rsid w:val="00BD6741"/>
    <w:rsid w:val="00BD6945"/>
    <w:rsid w:val="00BD714C"/>
    <w:rsid w:val="00BD72AD"/>
    <w:rsid w:val="00BD7911"/>
    <w:rsid w:val="00BE019B"/>
    <w:rsid w:val="00BE0D50"/>
    <w:rsid w:val="00BE0ECE"/>
    <w:rsid w:val="00BE0FBD"/>
    <w:rsid w:val="00BE13BE"/>
    <w:rsid w:val="00BE1593"/>
    <w:rsid w:val="00BE1A02"/>
    <w:rsid w:val="00BE2F5E"/>
    <w:rsid w:val="00BE3FF2"/>
    <w:rsid w:val="00BE40EF"/>
    <w:rsid w:val="00BE42BA"/>
    <w:rsid w:val="00BE4691"/>
    <w:rsid w:val="00BE5A57"/>
    <w:rsid w:val="00BE67A2"/>
    <w:rsid w:val="00BE7276"/>
    <w:rsid w:val="00BF01F9"/>
    <w:rsid w:val="00BF07D6"/>
    <w:rsid w:val="00BF0B87"/>
    <w:rsid w:val="00BF0D78"/>
    <w:rsid w:val="00BF1119"/>
    <w:rsid w:val="00BF1510"/>
    <w:rsid w:val="00BF22CC"/>
    <w:rsid w:val="00BF24B8"/>
    <w:rsid w:val="00BF2D44"/>
    <w:rsid w:val="00BF3204"/>
    <w:rsid w:val="00BF338B"/>
    <w:rsid w:val="00BF348B"/>
    <w:rsid w:val="00BF3B7B"/>
    <w:rsid w:val="00BF3E4B"/>
    <w:rsid w:val="00BF3F3D"/>
    <w:rsid w:val="00BF45A4"/>
    <w:rsid w:val="00BF4CE8"/>
    <w:rsid w:val="00BF4D54"/>
    <w:rsid w:val="00BF4E6B"/>
    <w:rsid w:val="00BF4F22"/>
    <w:rsid w:val="00BF500F"/>
    <w:rsid w:val="00BF54A9"/>
    <w:rsid w:val="00BF55EC"/>
    <w:rsid w:val="00BF5A85"/>
    <w:rsid w:val="00BF5D95"/>
    <w:rsid w:val="00BF6596"/>
    <w:rsid w:val="00BF722D"/>
    <w:rsid w:val="00BF7B2E"/>
    <w:rsid w:val="00C000E7"/>
    <w:rsid w:val="00C0092E"/>
    <w:rsid w:val="00C02183"/>
    <w:rsid w:val="00C02FB2"/>
    <w:rsid w:val="00C0392D"/>
    <w:rsid w:val="00C04135"/>
    <w:rsid w:val="00C0439D"/>
    <w:rsid w:val="00C043EA"/>
    <w:rsid w:val="00C053C9"/>
    <w:rsid w:val="00C058E2"/>
    <w:rsid w:val="00C05EAB"/>
    <w:rsid w:val="00C05FDD"/>
    <w:rsid w:val="00C0632C"/>
    <w:rsid w:val="00C0705A"/>
    <w:rsid w:val="00C0755B"/>
    <w:rsid w:val="00C0765D"/>
    <w:rsid w:val="00C07778"/>
    <w:rsid w:val="00C10395"/>
    <w:rsid w:val="00C10D64"/>
    <w:rsid w:val="00C11BAD"/>
    <w:rsid w:val="00C11DB3"/>
    <w:rsid w:val="00C11E5E"/>
    <w:rsid w:val="00C11F8C"/>
    <w:rsid w:val="00C123BA"/>
    <w:rsid w:val="00C137C0"/>
    <w:rsid w:val="00C141C2"/>
    <w:rsid w:val="00C149DA"/>
    <w:rsid w:val="00C1533C"/>
    <w:rsid w:val="00C1570A"/>
    <w:rsid w:val="00C16E1E"/>
    <w:rsid w:val="00C17291"/>
    <w:rsid w:val="00C178F6"/>
    <w:rsid w:val="00C17B68"/>
    <w:rsid w:val="00C17DD1"/>
    <w:rsid w:val="00C20BAE"/>
    <w:rsid w:val="00C21A0E"/>
    <w:rsid w:val="00C22FE5"/>
    <w:rsid w:val="00C2311C"/>
    <w:rsid w:val="00C23229"/>
    <w:rsid w:val="00C239D3"/>
    <w:rsid w:val="00C239D8"/>
    <w:rsid w:val="00C23F7E"/>
    <w:rsid w:val="00C256AE"/>
    <w:rsid w:val="00C25A88"/>
    <w:rsid w:val="00C25D3C"/>
    <w:rsid w:val="00C25E40"/>
    <w:rsid w:val="00C2620C"/>
    <w:rsid w:val="00C30189"/>
    <w:rsid w:val="00C30601"/>
    <w:rsid w:val="00C30D72"/>
    <w:rsid w:val="00C31685"/>
    <w:rsid w:val="00C31ADA"/>
    <w:rsid w:val="00C31C77"/>
    <w:rsid w:val="00C31C93"/>
    <w:rsid w:val="00C31DB8"/>
    <w:rsid w:val="00C323EA"/>
    <w:rsid w:val="00C324DF"/>
    <w:rsid w:val="00C328C0"/>
    <w:rsid w:val="00C32C94"/>
    <w:rsid w:val="00C331BF"/>
    <w:rsid w:val="00C33F4E"/>
    <w:rsid w:val="00C347B0"/>
    <w:rsid w:val="00C34998"/>
    <w:rsid w:val="00C349C3"/>
    <w:rsid w:val="00C34F38"/>
    <w:rsid w:val="00C35414"/>
    <w:rsid w:val="00C35C34"/>
    <w:rsid w:val="00C35D00"/>
    <w:rsid w:val="00C36234"/>
    <w:rsid w:val="00C36D45"/>
    <w:rsid w:val="00C36EA7"/>
    <w:rsid w:val="00C37164"/>
    <w:rsid w:val="00C374EA"/>
    <w:rsid w:val="00C37A6C"/>
    <w:rsid w:val="00C37CAF"/>
    <w:rsid w:val="00C40505"/>
    <w:rsid w:val="00C40534"/>
    <w:rsid w:val="00C40A07"/>
    <w:rsid w:val="00C4183D"/>
    <w:rsid w:val="00C4196D"/>
    <w:rsid w:val="00C4286B"/>
    <w:rsid w:val="00C4329A"/>
    <w:rsid w:val="00C43CA8"/>
    <w:rsid w:val="00C44442"/>
    <w:rsid w:val="00C444FF"/>
    <w:rsid w:val="00C44516"/>
    <w:rsid w:val="00C45285"/>
    <w:rsid w:val="00C45932"/>
    <w:rsid w:val="00C45A88"/>
    <w:rsid w:val="00C45C23"/>
    <w:rsid w:val="00C45F27"/>
    <w:rsid w:val="00C461BC"/>
    <w:rsid w:val="00C47127"/>
    <w:rsid w:val="00C47502"/>
    <w:rsid w:val="00C47629"/>
    <w:rsid w:val="00C47824"/>
    <w:rsid w:val="00C501BF"/>
    <w:rsid w:val="00C51163"/>
    <w:rsid w:val="00C5129D"/>
    <w:rsid w:val="00C51420"/>
    <w:rsid w:val="00C516D7"/>
    <w:rsid w:val="00C51746"/>
    <w:rsid w:val="00C5199A"/>
    <w:rsid w:val="00C51AA0"/>
    <w:rsid w:val="00C51D59"/>
    <w:rsid w:val="00C52153"/>
    <w:rsid w:val="00C52179"/>
    <w:rsid w:val="00C52410"/>
    <w:rsid w:val="00C5251A"/>
    <w:rsid w:val="00C52658"/>
    <w:rsid w:val="00C5281D"/>
    <w:rsid w:val="00C52947"/>
    <w:rsid w:val="00C52FC4"/>
    <w:rsid w:val="00C5352E"/>
    <w:rsid w:val="00C53ED2"/>
    <w:rsid w:val="00C5407C"/>
    <w:rsid w:val="00C54480"/>
    <w:rsid w:val="00C545DE"/>
    <w:rsid w:val="00C54E37"/>
    <w:rsid w:val="00C5576A"/>
    <w:rsid w:val="00C55A7E"/>
    <w:rsid w:val="00C56153"/>
    <w:rsid w:val="00C56162"/>
    <w:rsid w:val="00C56AB8"/>
    <w:rsid w:val="00C56E29"/>
    <w:rsid w:val="00C57087"/>
    <w:rsid w:val="00C57261"/>
    <w:rsid w:val="00C57600"/>
    <w:rsid w:val="00C5760D"/>
    <w:rsid w:val="00C57ADE"/>
    <w:rsid w:val="00C603A3"/>
    <w:rsid w:val="00C6065E"/>
    <w:rsid w:val="00C60C37"/>
    <w:rsid w:val="00C60CA1"/>
    <w:rsid w:val="00C6129D"/>
    <w:rsid w:val="00C61A97"/>
    <w:rsid w:val="00C61BC8"/>
    <w:rsid w:val="00C62A55"/>
    <w:rsid w:val="00C62FC0"/>
    <w:rsid w:val="00C63687"/>
    <w:rsid w:val="00C639E6"/>
    <w:rsid w:val="00C64745"/>
    <w:rsid w:val="00C6591F"/>
    <w:rsid w:val="00C65B2D"/>
    <w:rsid w:val="00C65FBC"/>
    <w:rsid w:val="00C66034"/>
    <w:rsid w:val="00C66810"/>
    <w:rsid w:val="00C673C2"/>
    <w:rsid w:val="00C67D2B"/>
    <w:rsid w:val="00C70160"/>
    <w:rsid w:val="00C701A9"/>
    <w:rsid w:val="00C70BC7"/>
    <w:rsid w:val="00C7101A"/>
    <w:rsid w:val="00C716A5"/>
    <w:rsid w:val="00C72432"/>
    <w:rsid w:val="00C724C3"/>
    <w:rsid w:val="00C729FD"/>
    <w:rsid w:val="00C72A4E"/>
    <w:rsid w:val="00C733C1"/>
    <w:rsid w:val="00C736ED"/>
    <w:rsid w:val="00C73BD7"/>
    <w:rsid w:val="00C73D0B"/>
    <w:rsid w:val="00C745A4"/>
    <w:rsid w:val="00C7562D"/>
    <w:rsid w:val="00C75658"/>
    <w:rsid w:val="00C7580C"/>
    <w:rsid w:val="00C75BC6"/>
    <w:rsid w:val="00C7647F"/>
    <w:rsid w:val="00C7680C"/>
    <w:rsid w:val="00C7711A"/>
    <w:rsid w:val="00C77BB5"/>
    <w:rsid w:val="00C80339"/>
    <w:rsid w:val="00C806B7"/>
    <w:rsid w:val="00C808F6"/>
    <w:rsid w:val="00C80A60"/>
    <w:rsid w:val="00C81A9D"/>
    <w:rsid w:val="00C81DDC"/>
    <w:rsid w:val="00C82198"/>
    <w:rsid w:val="00C8248B"/>
    <w:rsid w:val="00C82DD7"/>
    <w:rsid w:val="00C83D27"/>
    <w:rsid w:val="00C8425A"/>
    <w:rsid w:val="00C84E7B"/>
    <w:rsid w:val="00C85698"/>
    <w:rsid w:val="00C86311"/>
    <w:rsid w:val="00C87197"/>
    <w:rsid w:val="00C874AD"/>
    <w:rsid w:val="00C87500"/>
    <w:rsid w:val="00C90267"/>
    <w:rsid w:val="00C903D7"/>
    <w:rsid w:val="00C90677"/>
    <w:rsid w:val="00C91149"/>
    <w:rsid w:val="00C91292"/>
    <w:rsid w:val="00C91528"/>
    <w:rsid w:val="00C9161C"/>
    <w:rsid w:val="00C916F4"/>
    <w:rsid w:val="00C91B38"/>
    <w:rsid w:val="00C91DA1"/>
    <w:rsid w:val="00C9231E"/>
    <w:rsid w:val="00C92B08"/>
    <w:rsid w:val="00C92F39"/>
    <w:rsid w:val="00C93513"/>
    <w:rsid w:val="00C939EB"/>
    <w:rsid w:val="00C93A03"/>
    <w:rsid w:val="00C93DA3"/>
    <w:rsid w:val="00C94270"/>
    <w:rsid w:val="00C946E0"/>
    <w:rsid w:val="00C94FBE"/>
    <w:rsid w:val="00C95EDD"/>
    <w:rsid w:val="00C9605E"/>
    <w:rsid w:val="00C9632F"/>
    <w:rsid w:val="00C96509"/>
    <w:rsid w:val="00C96857"/>
    <w:rsid w:val="00C96D40"/>
    <w:rsid w:val="00C97C8A"/>
    <w:rsid w:val="00C97CE7"/>
    <w:rsid w:val="00CA048F"/>
    <w:rsid w:val="00CA04B8"/>
    <w:rsid w:val="00CA1578"/>
    <w:rsid w:val="00CA1CB5"/>
    <w:rsid w:val="00CA1E78"/>
    <w:rsid w:val="00CA202C"/>
    <w:rsid w:val="00CA2745"/>
    <w:rsid w:val="00CA3217"/>
    <w:rsid w:val="00CA33AF"/>
    <w:rsid w:val="00CA385D"/>
    <w:rsid w:val="00CA498C"/>
    <w:rsid w:val="00CA4D4B"/>
    <w:rsid w:val="00CA4EAF"/>
    <w:rsid w:val="00CA4EF9"/>
    <w:rsid w:val="00CA5129"/>
    <w:rsid w:val="00CA57D8"/>
    <w:rsid w:val="00CA601D"/>
    <w:rsid w:val="00CA618A"/>
    <w:rsid w:val="00CA641F"/>
    <w:rsid w:val="00CA6672"/>
    <w:rsid w:val="00CA6B88"/>
    <w:rsid w:val="00CA6E83"/>
    <w:rsid w:val="00CA7273"/>
    <w:rsid w:val="00CA78CC"/>
    <w:rsid w:val="00CA7D89"/>
    <w:rsid w:val="00CB06CA"/>
    <w:rsid w:val="00CB1C2A"/>
    <w:rsid w:val="00CB1E2C"/>
    <w:rsid w:val="00CB27D6"/>
    <w:rsid w:val="00CB29A8"/>
    <w:rsid w:val="00CB31BB"/>
    <w:rsid w:val="00CB34CC"/>
    <w:rsid w:val="00CB3B0A"/>
    <w:rsid w:val="00CB3EA0"/>
    <w:rsid w:val="00CB4841"/>
    <w:rsid w:val="00CB4D6D"/>
    <w:rsid w:val="00CB57C7"/>
    <w:rsid w:val="00CB5D6D"/>
    <w:rsid w:val="00CB5EBF"/>
    <w:rsid w:val="00CB62C2"/>
    <w:rsid w:val="00CB64B8"/>
    <w:rsid w:val="00CB6831"/>
    <w:rsid w:val="00CB6F41"/>
    <w:rsid w:val="00CB71AB"/>
    <w:rsid w:val="00CB7259"/>
    <w:rsid w:val="00CB75DF"/>
    <w:rsid w:val="00CC043A"/>
    <w:rsid w:val="00CC04C4"/>
    <w:rsid w:val="00CC1301"/>
    <w:rsid w:val="00CC1730"/>
    <w:rsid w:val="00CC1CB9"/>
    <w:rsid w:val="00CC1DC5"/>
    <w:rsid w:val="00CC2493"/>
    <w:rsid w:val="00CC2D39"/>
    <w:rsid w:val="00CC348C"/>
    <w:rsid w:val="00CC35AD"/>
    <w:rsid w:val="00CC4174"/>
    <w:rsid w:val="00CC4696"/>
    <w:rsid w:val="00CC4704"/>
    <w:rsid w:val="00CC4AF5"/>
    <w:rsid w:val="00CC59BE"/>
    <w:rsid w:val="00CC5B17"/>
    <w:rsid w:val="00CC5FEA"/>
    <w:rsid w:val="00CC62E6"/>
    <w:rsid w:val="00CC6639"/>
    <w:rsid w:val="00CC6F12"/>
    <w:rsid w:val="00CC7D5C"/>
    <w:rsid w:val="00CD076C"/>
    <w:rsid w:val="00CD0B7A"/>
    <w:rsid w:val="00CD0C64"/>
    <w:rsid w:val="00CD1280"/>
    <w:rsid w:val="00CD14D1"/>
    <w:rsid w:val="00CD14DA"/>
    <w:rsid w:val="00CD1782"/>
    <w:rsid w:val="00CD1B5D"/>
    <w:rsid w:val="00CD2549"/>
    <w:rsid w:val="00CD2E93"/>
    <w:rsid w:val="00CD37B2"/>
    <w:rsid w:val="00CD409A"/>
    <w:rsid w:val="00CD4921"/>
    <w:rsid w:val="00CD4B46"/>
    <w:rsid w:val="00CD4BD3"/>
    <w:rsid w:val="00CD5C46"/>
    <w:rsid w:val="00CD5F00"/>
    <w:rsid w:val="00CD632E"/>
    <w:rsid w:val="00CD65E2"/>
    <w:rsid w:val="00CD669E"/>
    <w:rsid w:val="00CD6DCF"/>
    <w:rsid w:val="00CD73B6"/>
    <w:rsid w:val="00CD79A7"/>
    <w:rsid w:val="00CD7A93"/>
    <w:rsid w:val="00CD7D54"/>
    <w:rsid w:val="00CE09C0"/>
    <w:rsid w:val="00CE0E35"/>
    <w:rsid w:val="00CE1020"/>
    <w:rsid w:val="00CE1C25"/>
    <w:rsid w:val="00CE1CA1"/>
    <w:rsid w:val="00CE1EF9"/>
    <w:rsid w:val="00CE2D52"/>
    <w:rsid w:val="00CE2F3C"/>
    <w:rsid w:val="00CE37AF"/>
    <w:rsid w:val="00CE4E40"/>
    <w:rsid w:val="00CE4E6A"/>
    <w:rsid w:val="00CE5002"/>
    <w:rsid w:val="00CE5450"/>
    <w:rsid w:val="00CE54AD"/>
    <w:rsid w:val="00CE5652"/>
    <w:rsid w:val="00CE6F65"/>
    <w:rsid w:val="00CE71E8"/>
    <w:rsid w:val="00CE734A"/>
    <w:rsid w:val="00CE7437"/>
    <w:rsid w:val="00CE750D"/>
    <w:rsid w:val="00CE7F8E"/>
    <w:rsid w:val="00CF03CB"/>
    <w:rsid w:val="00CF0DB0"/>
    <w:rsid w:val="00CF1A13"/>
    <w:rsid w:val="00CF1EDA"/>
    <w:rsid w:val="00CF2B99"/>
    <w:rsid w:val="00CF2C88"/>
    <w:rsid w:val="00CF32E8"/>
    <w:rsid w:val="00CF34BE"/>
    <w:rsid w:val="00CF3C9B"/>
    <w:rsid w:val="00CF45A8"/>
    <w:rsid w:val="00CF62AE"/>
    <w:rsid w:val="00CF673C"/>
    <w:rsid w:val="00CF6CD4"/>
    <w:rsid w:val="00D0064F"/>
    <w:rsid w:val="00D0265F"/>
    <w:rsid w:val="00D0284C"/>
    <w:rsid w:val="00D031BF"/>
    <w:rsid w:val="00D032FC"/>
    <w:rsid w:val="00D03F23"/>
    <w:rsid w:val="00D03F36"/>
    <w:rsid w:val="00D04486"/>
    <w:rsid w:val="00D04A95"/>
    <w:rsid w:val="00D04C4E"/>
    <w:rsid w:val="00D04F4C"/>
    <w:rsid w:val="00D055E7"/>
    <w:rsid w:val="00D058B9"/>
    <w:rsid w:val="00D05EA2"/>
    <w:rsid w:val="00D06492"/>
    <w:rsid w:val="00D065DA"/>
    <w:rsid w:val="00D068B8"/>
    <w:rsid w:val="00D06903"/>
    <w:rsid w:val="00D06BBE"/>
    <w:rsid w:val="00D06DF6"/>
    <w:rsid w:val="00D07473"/>
    <w:rsid w:val="00D074AC"/>
    <w:rsid w:val="00D075C8"/>
    <w:rsid w:val="00D075DA"/>
    <w:rsid w:val="00D0785D"/>
    <w:rsid w:val="00D07E50"/>
    <w:rsid w:val="00D10A76"/>
    <w:rsid w:val="00D10EC3"/>
    <w:rsid w:val="00D113C7"/>
    <w:rsid w:val="00D117B7"/>
    <w:rsid w:val="00D11E72"/>
    <w:rsid w:val="00D129D7"/>
    <w:rsid w:val="00D12C0E"/>
    <w:rsid w:val="00D136BA"/>
    <w:rsid w:val="00D136EF"/>
    <w:rsid w:val="00D13865"/>
    <w:rsid w:val="00D141EA"/>
    <w:rsid w:val="00D14362"/>
    <w:rsid w:val="00D147E6"/>
    <w:rsid w:val="00D14CFF"/>
    <w:rsid w:val="00D151F6"/>
    <w:rsid w:val="00D1579D"/>
    <w:rsid w:val="00D15FC1"/>
    <w:rsid w:val="00D160EB"/>
    <w:rsid w:val="00D162C9"/>
    <w:rsid w:val="00D163D3"/>
    <w:rsid w:val="00D17078"/>
    <w:rsid w:val="00D17746"/>
    <w:rsid w:val="00D17FB9"/>
    <w:rsid w:val="00D205DB"/>
    <w:rsid w:val="00D2062C"/>
    <w:rsid w:val="00D209CE"/>
    <w:rsid w:val="00D213F1"/>
    <w:rsid w:val="00D21882"/>
    <w:rsid w:val="00D21A94"/>
    <w:rsid w:val="00D21ADB"/>
    <w:rsid w:val="00D21D7C"/>
    <w:rsid w:val="00D22936"/>
    <w:rsid w:val="00D22B14"/>
    <w:rsid w:val="00D22E2D"/>
    <w:rsid w:val="00D23BB8"/>
    <w:rsid w:val="00D23FFE"/>
    <w:rsid w:val="00D2454E"/>
    <w:rsid w:val="00D25016"/>
    <w:rsid w:val="00D25042"/>
    <w:rsid w:val="00D2594B"/>
    <w:rsid w:val="00D25CA2"/>
    <w:rsid w:val="00D25E11"/>
    <w:rsid w:val="00D26042"/>
    <w:rsid w:val="00D27A92"/>
    <w:rsid w:val="00D31E65"/>
    <w:rsid w:val="00D320C0"/>
    <w:rsid w:val="00D3238F"/>
    <w:rsid w:val="00D324A7"/>
    <w:rsid w:val="00D3272C"/>
    <w:rsid w:val="00D336FC"/>
    <w:rsid w:val="00D33B5C"/>
    <w:rsid w:val="00D33DCE"/>
    <w:rsid w:val="00D340C7"/>
    <w:rsid w:val="00D34575"/>
    <w:rsid w:val="00D345AD"/>
    <w:rsid w:val="00D346AD"/>
    <w:rsid w:val="00D34D62"/>
    <w:rsid w:val="00D34F35"/>
    <w:rsid w:val="00D35A4D"/>
    <w:rsid w:val="00D35C76"/>
    <w:rsid w:val="00D35D57"/>
    <w:rsid w:val="00D3622F"/>
    <w:rsid w:val="00D36A7F"/>
    <w:rsid w:val="00D37556"/>
    <w:rsid w:val="00D37942"/>
    <w:rsid w:val="00D37C8E"/>
    <w:rsid w:val="00D37ED3"/>
    <w:rsid w:val="00D40043"/>
    <w:rsid w:val="00D400F7"/>
    <w:rsid w:val="00D40260"/>
    <w:rsid w:val="00D40C92"/>
    <w:rsid w:val="00D40CF2"/>
    <w:rsid w:val="00D40E97"/>
    <w:rsid w:val="00D40FDD"/>
    <w:rsid w:val="00D42655"/>
    <w:rsid w:val="00D43061"/>
    <w:rsid w:val="00D43288"/>
    <w:rsid w:val="00D43594"/>
    <w:rsid w:val="00D4359E"/>
    <w:rsid w:val="00D43602"/>
    <w:rsid w:val="00D4391B"/>
    <w:rsid w:val="00D43BE4"/>
    <w:rsid w:val="00D445CE"/>
    <w:rsid w:val="00D44BB8"/>
    <w:rsid w:val="00D44C92"/>
    <w:rsid w:val="00D44E8C"/>
    <w:rsid w:val="00D4536D"/>
    <w:rsid w:val="00D4607E"/>
    <w:rsid w:val="00D4691D"/>
    <w:rsid w:val="00D46C28"/>
    <w:rsid w:val="00D475F8"/>
    <w:rsid w:val="00D47B3A"/>
    <w:rsid w:val="00D47CEF"/>
    <w:rsid w:val="00D516F8"/>
    <w:rsid w:val="00D5227C"/>
    <w:rsid w:val="00D533D5"/>
    <w:rsid w:val="00D53687"/>
    <w:rsid w:val="00D54314"/>
    <w:rsid w:val="00D54B0B"/>
    <w:rsid w:val="00D54BDC"/>
    <w:rsid w:val="00D55877"/>
    <w:rsid w:val="00D55938"/>
    <w:rsid w:val="00D56364"/>
    <w:rsid w:val="00D56723"/>
    <w:rsid w:val="00D56C8A"/>
    <w:rsid w:val="00D56E8F"/>
    <w:rsid w:val="00D5778C"/>
    <w:rsid w:val="00D57EE7"/>
    <w:rsid w:val="00D60851"/>
    <w:rsid w:val="00D61002"/>
    <w:rsid w:val="00D612E9"/>
    <w:rsid w:val="00D61483"/>
    <w:rsid w:val="00D616F8"/>
    <w:rsid w:val="00D61E3D"/>
    <w:rsid w:val="00D61EAF"/>
    <w:rsid w:val="00D6208E"/>
    <w:rsid w:val="00D622B1"/>
    <w:rsid w:val="00D62CB3"/>
    <w:rsid w:val="00D62EAB"/>
    <w:rsid w:val="00D637F3"/>
    <w:rsid w:val="00D63C46"/>
    <w:rsid w:val="00D640B6"/>
    <w:rsid w:val="00D64485"/>
    <w:rsid w:val="00D64757"/>
    <w:rsid w:val="00D64D5C"/>
    <w:rsid w:val="00D64E7B"/>
    <w:rsid w:val="00D64F1F"/>
    <w:rsid w:val="00D65A71"/>
    <w:rsid w:val="00D65C8B"/>
    <w:rsid w:val="00D65E58"/>
    <w:rsid w:val="00D667FD"/>
    <w:rsid w:val="00D66A66"/>
    <w:rsid w:val="00D6709F"/>
    <w:rsid w:val="00D6735B"/>
    <w:rsid w:val="00D67495"/>
    <w:rsid w:val="00D676A1"/>
    <w:rsid w:val="00D67A66"/>
    <w:rsid w:val="00D67DF5"/>
    <w:rsid w:val="00D70042"/>
    <w:rsid w:val="00D701AB"/>
    <w:rsid w:val="00D710D3"/>
    <w:rsid w:val="00D7139D"/>
    <w:rsid w:val="00D71448"/>
    <w:rsid w:val="00D73C36"/>
    <w:rsid w:val="00D74A76"/>
    <w:rsid w:val="00D74E09"/>
    <w:rsid w:val="00D75292"/>
    <w:rsid w:val="00D75519"/>
    <w:rsid w:val="00D75E00"/>
    <w:rsid w:val="00D76259"/>
    <w:rsid w:val="00D76BF3"/>
    <w:rsid w:val="00D7701A"/>
    <w:rsid w:val="00D770CD"/>
    <w:rsid w:val="00D77144"/>
    <w:rsid w:val="00D7722B"/>
    <w:rsid w:val="00D7748F"/>
    <w:rsid w:val="00D77BF5"/>
    <w:rsid w:val="00D814A2"/>
    <w:rsid w:val="00D82395"/>
    <w:rsid w:val="00D83746"/>
    <w:rsid w:val="00D83E7C"/>
    <w:rsid w:val="00D842D2"/>
    <w:rsid w:val="00D84C2D"/>
    <w:rsid w:val="00D85479"/>
    <w:rsid w:val="00D85746"/>
    <w:rsid w:val="00D85C5E"/>
    <w:rsid w:val="00D8632C"/>
    <w:rsid w:val="00D86616"/>
    <w:rsid w:val="00D86B76"/>
    <w:rsid w:val="00D86C33"/>
    <w:rsid w:val="00D86F28"/>
    <w:rsid w:val="00D8718E"/>
    <w:rsid w:val="00D90927"/>
    <w:rsid w:val="00D91034"/>
    <w:rsid w:val="00D917D8"/>
    <w:rsid w:val="00D91A5B"/>
    <w:rsid w:val="00D92267"/>
    <w:rsid w:val="00D92586"/>
    <w:rsid w:val="00D927AD"/>
    <w:rsid w:val="00D9343A"/>
    <w:rsid w:val="00D9384E"/>
    <w:rsid w:val="00D93B3E"/>
    <w:rsid w:val="00D93CDD"/>
    <w:rsid w:val="00D940B2"/>
    <w:rsid w:val="00D94171"/>
    <w:rsid w:val="00D94E60"/>
    <w:rsid w:val="00D94F43"/>
    <w:rsid w:val="00D94FEB"/>
    <w:rsid w:val="00D954E3"/>
    <w:rsid w:val="00D95838"/>
    <w:rsid w:val="00D95890"/>
    <w:rsid w:val="00D95F12"/>
    <w:rsid w:val="00D97322"/>
    <w:rsid w:val="00D9751E"/>
    <w:rsid w:val="00D9768E"/>
    <w:rsid w:val="00D9776E"/>
    <w:rsid w:val="00D97DAD"/>
    <w:rsid w:val="00DA006A"/>
    <w:rsid w:val="00DA03E9"/>
    <w:rsid w:val="00DA047F"/>
    <w:rsid w:val="00DA058D"/>
    <w:rsid w:val="00DA081A"/>
    <w:rsid w:val="00DA08BA"/>
    <w:rsid w:val="00DA0BD1"/>
    <w:rsid w:val="00DA0F5B"/>
    <w:rsid w:val="00DA127C"/>
    <w:rsid w:val="00DA15EA"/>
    <w:rsid w:val="00DA16DB"/>
    <w:rsid w:val="00DA1E61"/>
    <w:rsid w:val="00DA2077"/>
    <w:rsid w:val="00DA2237"/>
    <w:rsid w:val="00DA2BD5"/>
    <w:rsid w:val="00DA2EFD"/>
    <w:rsid w:val="00DA33E8"/>
    <w:rsid w:val="00DA35A4"/>
    <w:rsid w:val="00DA3701"/>
    <w:rsid w:val="00DA414B"/>
    <w:rsid w:val="00DA440F"/>
    <w:rsid w:val="00DA4D43"/>
    <w:rsid w:val="00DA51EA"/>
    <w:rsid w:val="00DA606E"/>
    <w:rsid w:val="00DA61D7"/>
    <w:rsid w:val="00DA7E10"/>
    <w:rsid w:val="00DA7FC9"/>
    <w:rsid w:val="00DB0920"/>
    <w:rsid w:val="00DB0933"/>
    <w:rsid w:val="00DB1782"/>
    <w:rsid w:val="00DB1DC0"/>
    <w:rsid w:val="00DB2363"/>
    <w:rsid w:val="00DB2461"/>
    <w:rsid w:val="00DB2A99"/>
    <w:rsid w:val="00DB3542"/>
    <w:rsid w:val="00DB355A"/>
    <w:rsid w:val="00DB4D79"/>
    <w:rsid w:val="00DB53A2"/>
    <w:rsid w:val="00DB5CBB"/>
    <w:rsid w:val="00DB60E6"/>
    <w:rsid w:val="00DB665D"/>
    <w:rsid w:val="00DB6A76"/>
    <w:rsid w:val="00DB7109"/>
    <w:rsid w:val="00DB7246"/>
    <w:rsid w:val="00DB7C61"/>
    <w:rsid w:val="00DC07CB"/>
    <w:rsid w:val="00DC0FE3"/>
    <w:rsid w:val="00DC12A3"/>
    <w:rsid w:val="00DC1AEE"/>
    <w:rsid w:val="00DC1B0F"/>
    <w:rsid w:val="00DC257D"/>
    <w:rsid w:val="00DC2587"/>
    <w:rsid w:val="00DC28F8"/>
    <w:rsid w:val="00DC3270"/>
    <w:rsid w:val="00DC332F"/>
    <w:rsid w:val="00DC3952"/>
    <w:rsid w:val="00DC41E4"/>
    <w:rsid w:val="00DC4BAD"/>
    <w:rsid w:val="00DC4CC7"/>
    <w:rsid w:val="00DC5053"/>
    <w:rsid w:val="00DC51D2"/>
    <w:rsid w:val="00DC5399"/>
    <w:rsid w:val="00DC6BB5"/>
    <w:rsid w:val="00DC7B86"/>
    <w:rsid w:val="00DC7D71"/>
    <w:rsid w:val="00DC7E8B"/>
    <w:rsid w:val="00DD014B"/>
    <w:rsid w:val="00DD037B"/>
    <w:rsid w:val="00DD13C4"/>
    <w:rsid w:val="00DD18DC"/>
    <w:rsid w:val="00DD2024"/>
    <w:rsid w:val="00DD274D"/>
    <w:rsid w:val="00DD29A9"/>
    <w:rsid w:val="00DD2EC5"/>
    <w:rsid w:val="00DD3987"/>
    <w:rsid w:val="00DD4287"/>
    <w:rsid w:val="00DD43D9"/>
    <w:rsid w:val="00DD440A"/>
    <w:rsid w:val="00DD4440"/>
    <w:rsid w:val="00DD4A44"/>
    <w:rsid w:val="00DD4B39"/>
    <w:rsid w:val="00DD5A3A"/>
    <w:rsid w:val="00DD605B"/>
    <w:rsid w:val="00DD6740"/>
    <w:rsid w:val="00DD6B7B"/>
    <w:rsid w:val="00DD7BA8"/>
    <w:rsid w:val="00DE0068"/>
    <w:rsid w:val="00DE0245"/>
    <w:rsid w:val="00DE10E4"/>
    <w:rsid w:val="00DE1120"/>
    <w:rsid w:val="00DE1EBD"/>
    <w:rsid w:val="00DE2487"/>
    <w:rsid w:val="00DE27CE"/>
    <w:rsid w:val="00DE2B6B"/>
    <w:rsid w:val="00DE2DB8"/>
    <w:rsid w:val="00DE2ECA"/>
    <w:rsid w:val="00DE3B8B"/>
    <w:rsid w:val="00DE414D"/>
    <w:rsid w:val="00DE44BF"/>
    <w:rsid w:val="00DE4A21"/>
    <w:rsid w:val="00DE525F"/>
    <w:rsid w:val="00DE545E"/>
    <w:rsid w:val="00DE55BF"/>
    <w:rsid w:val="00DE5B8C"/>
    <w:rsid w:val="00DE6C4F"/>
    <w:rsid w:val="00DE6E09"/>
    <w:rsid w:val="00DE70B6"/>
    <w:rsid w:val="00DE76D9"/>
    <w:rsid w:val="00DE774A"/>
    <w:rsid w:val="00DE7C53"/>
    <w:rsid w:val="00DE7C93"/>
    <w:rsid w:val="00DE7E98"/>
    <w:rsid w:val="00DE7FCB"/>
    <w:rsid w:val="00DF0E7D"/>
    <w:rsid w:val="00DF104F"/>
    <w:rsid w:val="00DF2A64"/>
    <w:rsid w:val="00DF34A4"/>
    <w:rsid w:val="00DF34AD"/>
    <w:rsid w:val="00DF3C7E"/>
    <w:rsid w:val="00DF4543"/>
    <w:rsid w:val="00DF4977"/>
    <w:rsid w:val="00DF5125"/>
    <w:rsid w:val="00DF54AC"/>
    <w:rsid w:val="00DF562E"/>
    <w:rsid w:val="00DF58BB"/>
    <w:rsid w:val="00DF5EF7"/>
    <w:rsid w:val="00DF622C"/>
    <w:rsid w:val="00DF643B"/>
    <w:rsid w:val="00DF6A8E"/>
    <w:rsid w:val="00DF6B1B"/>
    <w:rsid w:val="00DF712D"/>
    <w:rsid w:val="00DF7329"/>
    <w:rsid w:val="00DF77EA"/>
    <w:rsid w:val="00DF7D11"/>
    <w:rsid w:val="00E00576"/>
    <w:rsid w:val="00E007CA"/>
    <w:rsid w:val="00E0182D"/>
    <w:rsid w:val="00E01916"/>
    <w:rsid w:val="00E022DD"/>
    <w:rsid w:val="00E02338"/>
    <w:rsid w:val="00E03AAA"/>
    <w:rsid w:val="00E05505"/>
    <w:rsid w:val="00E06779"/>
    <w:rsid w:val="00E0690E"/>
    <w:rsid w:val="00E06AF5"/>
    <w:rsid w:val="00E06C63"/>
    <w:rsid w:val="00E07362"/>
    <w:rsid w:val="00E078CE"/>
    <w:rsid w:val="00E1038A"/>
    <w:rsid w:val="00E104C5"/>
    <w:rsid w:val="00E10F69"/>
    <w:rsid w:val="00E10FBC"/>
    <w:rsid w:val="00E110A0"/>
    <w:rsid w:val="00E11944"/>
    <w:rsid w:val="00E125B7"/>
    <w:rsid w:val="00E128F4"/>
    <w:rsid w:val="00E12BA9"/>
    <w:rsid w:val="00E13253"/>
    <w:rsid w:val="00E13CF5"/>
    <w:rsid w:val="00E13D6C"/>
    <w:rsid w:val="00E14578"/>
    <w:rsid w:val="00E1473D"/>
    <w:rsid w:val="00E149E2"/>
    <w:rsid w:val="00E14E1E"/>
    <w:rsid w:val="00E1510B"/>
    <w:rsid w:val="00E15236"/>
    <w:rsid w:val="00E15A06"/>
    <w:rsid w:val="00E15BA7"/>
    <w:rsid w:val="00E15C69"/>
    <w:rsid w:val="00E16312"/>
    <w:rsid w:val="00E16C6D"/>
    <w:rsid w:val="00E17CAA"/>
    <w:rsid w:val="00E17F25"/>
    <w:rsid w:val="00E17FC1"/>
    <w:rsid w:val="00E20F9E"/>
    <w:rsid w:val="00E21842"/>
    <w:rsid w:val="00E22087"/>
    <w:rsid w:val="00E2287B"/>
    <w:rsid w:val="00E228AD"/>
    <w:rsid w:val="00E23AEF"/>
    <w:rsid w:val="00E240A1"/>
    <w:rsid w:val="00E2411E"/>
    <w:rsid w:val="00E2465F"/>
    <w:rsid w:val="00E2479D"/>
    <w:rsid w:val="00E24B1B"/>
    <w:rsid w:val="00E24E45"/>
    <w:rsid w:val="00E25AFA"/>
    <w:rsid w:val="00E2621F"/>
    <w:rsid w:val="00E2643C"/>
    <w:rsid w:val="00E269B2"/>
    <w:rsid w:val="00E269C9"/>
    <w:rsid w:val="00E2784D"/>
    <w:rsid w:val="00E278CE"/>
    <w:rsid w:val="00E27DB8"/>
    <w:rsid w:val="00E300F1"/>
    <w:rsid w:val="00E3234C"/>
    <w:rsid w:val="00E3245B"/>
    <w:rsid w:val="00E329B2"/>
    <w:rsid w:val="00E3321B"/>
    <w:rsid w:val="00E33BCA"/>
    <w:rsid w:val="00E35168"/>
    <w:rsid w:val="00E3535F"/>
    <w:rsid w:val="00E355F3"/>
    <w:rsid w:val="00E35C73"/>
    <w:rsid w:val="00E36977"/>
    <w:rsid w:val="00E373AD"/>
    <w:rsid w:val="00E376BC"/>
    <w:rsid w:val="00E37713"/>
    <w:rsid w:val="00E37844"/>
    <w:rsid w:val="00E37A6E"/>
    <w:rsid w:val="00E40116"/>
    <w:rsid w:val="00E40A32"/>
    <w:rsid w:val="00E40E8D"/>
    <w:rsid w:val="00E41CED"/>
    <w:rsid w:val="00E4225F"/>
    <w:rsid w:val="00E42DE9"/>
    <w:rsid w:val="00E42FC7"/>
    <w:rsid w:val="00E447D2"/>
    <w:rsid w:val="00E450ED"/>
    <w:rsid w:val="00E46321"/>
    <w:rsid w:val="00E464E2"/>
    <w:rsid w:val="00E47761"/>
    <w:rsid w:val="00E4795B"/>
    <w:rsid w:val="00E47A60"/>
    <w:rsid w:val="00E50334"/>
    <w:rsid w:val="00E50372"/>
    <w:rsid w:val="00E50462"/>
    <w:rsid w:val="00E5060E"/>
    <w:rsid w:val="00E508C9"/>
    <w:rsid w:val="00E509B7"/>
    <w:rsid w:val="00E50AF3"/>
    <w:rsid w:val="00E50D1D"/>
    <w:rsid w:val="00E539F9"/>
    <w:rsid w:val="00E53C5F"/>
    <w:rsid w:val="00E5416E"/>
    <w:rsid w:val="00E550EB"/>
    <w:rsid w:val="00E55319"/>
    <w:rsid w:val="00E55455"/>
    <w:rsid w:val="00E55784"/>
    <w:rsid w:val="00E55FC0"/>
    <w:rsid w:val="00E57349"/>
    <w:rsid w:val="00E60CE3"/>
    <w:rsid w:val="00E613BF"/>
    <w:rsid w:val="00E61CC0"/>
    <w:rsid w:val="00E62502"/>
    <w:rsid w:val="00E62508"/>
    <w:rsid w:val="00E6250E"/>
    <w:rsid w:val="00E62868"/>
    <w:rsid w:val="00E62949"/>
    <w:rsid w:val="00E629F6"/>
    <w:rsid w:val="00E64560"/>
    <w:rsid w:val="00E64753"/>
    <w:rsid w:val="00E651FE"/>
    <w:rsid w:val="00E6640F"/>
    <w:rsid w:val="00E667A9"/>
    <w:rsid w:val="00E675D1"/>
    <w:rsid w:val="00E70623"/>
    <w:rsid w:val="00E7072F"/>
    <w:rsid w:val="00E70C87"/>
    <w:rsid w:val="00E710F3"/>
    <w:rsid w:val="00E71337"/>
    <w:rsid w:val="00E71E03"/>
    <w:rsid w:val="00E72C63"/>
    <w:rsid w:val="00E7366D"/>
    <w:rsid w:val="00E736A0"/>
    <w:rsid w:val="00E73B29"/>
    <w:rsid w:val="00E740EE"/>
    <w:rsid w:val="00E742AC"/>
    <w:rsid w:val="00E74D40"/>
    <w:rsid w:val="00E74E9F"/>
    <w:rsid w:val="00E754DF"/>
    <w:rsid w:val="00E75C78"/>
    <w:rsid w:val="00E75E30"/>
    <w:rsid w:val="00E76016"/>
    <w:rsid w:val="00E766BE"/>
    <w:rsid w:val="00E76755"/>
    <w:rsid w:val="00E76FFE"/>
    <w:rsid w:val="00E77B24"/>
    <w:rsid w:val="00E80533"/>
    <w:rsid w:val="00E808D7"/>
    <w:rsid w:val="00E81512"/>
    <w:rsid w:val="00E81DFC"/>
    <w:rsid w:val="00E82776"/>
    <w:rsid w:val="00E82A09"/>
    <w:rsid w:val="00E8305B"/>
    <w:rsid w:val="00E83BBC"/>
    <w:rsid w:val="00E84081"/>
    <w:rsid w:val="00E84A99"/>
    <w:rsid w:val="00E84AF5"/>
    <w:rsid w:val="00E85232"/>
    <w:rsid w:val="00E85963"/>
    <w:rsid w:val="00E86913"/>
    <w:rsid w:val="00E86B82"/>
    <w:rsid w:val="00E872C6"/>
    <w:rsid w:val="00E9024B"/>
    <w:rsid w:val="00E90717"/>
    <w:rsid w:val="00E908A9"/>
    <w:rsid w:val="00E90976"/>
    <w:rsid w:val="00E90BC4"/>
    <w:rsid w:val="00E91252"/>
    <w:rsid w:val="00E91886"/>
    <w:rsid w:val="00E91FC9"/>
    <w:rsid w:val="00E9202E"/>
    <w:rsid w:val="00E92DEB"/>
    <w:rsid w:val="00E9351C"/>
    <w:rsid w:val="00E9380D"/>
    <w:rsid w:val="00E93A2D"/>
    <w:rsid w:val="00E93F8F"/>
    <w:rsid w:val="00E943D4"/>
    <w:rsid w:val="00E943F3"/>
    <w:rsid w:val="00E9452C"/>
    <w:rsid w:val="00E95776"/>
    <w:rsid w:val="00E95EEC"/>
    <w:rsid w:val="00E96E0C"/>
    <w:rsid w:val="00E976A2"/>
    <w:rsid w:val="00E97B43"/>
    <w:rsid w:val="00EA0E41"/>
    <w:rsid w:val="00EA0EDD"/>
    <w:rsid w:val="00EA0F68"/>
    <w:rsid w:val="00EA1482"/>
    <w:rsid w:val="00EA1C30"/>
    <w:rsid w:val="00EA2D67"/>
    <w:rsid w:val="00EA2FF7"/>
    <w:rsid w:val="00EA3DB3"/>
    <w:rsid w:val="00EA43CC"/>
    <w:rsid w:val="00EA48F3"/>
    <w:rsid w:val="00EA546B"/>
    <w:rsid w:val="00EA5628"/>
    <w:rsid w:val="00EA5C62"/>
    <w:rsid w:val="00EA5D4D"/>
    <w:rsid w:val="00EA6245"/>
    <w:rsid w:val="00EA62B0"/>
    <w:rsid w:val="00EA6A78"/>
    <w:rsid w:val="00EA7506"/>
    <w:rsid w:val="00EA796A"/>
    <w:rsid w:val="00EA7C25"/>
    <w:rsid w:val="00EA7C6D"/>
    <w:rsid w:val="00EB083E"/>
    <w:rsid w:val="00EB1523"/>
    <w:rsid w:val="00EB16F9"/>
    <w:rsid w:val="00EB1C10"/>
    <w:rsid w:val="00EB207E"/>
    <w:rsid w:val="00EB212C"/>
    <w:rsid w:val="00EB22EB"/>
    <w:rsid w:val="00EB2653"/>
    <w:rsid w:val="00EB2CD4"/>
    <w:rsid w:val="00EB2EB3"/>
    <w:rsid w:val="00EB3685"/>
    <w:rsid w:val="00EB3F0F"/>
    <w:rsid w:val="00EB42FE"/>
    <w:rsid w:val="00EB4EB2"/>
    <w:rsid w:val="00EB510A"/>
    <w:rsid w:val="00EB5DF5"/>
    <w:rsid w:val="00EB61A6"/>
    <w:rsid w:val="00EB725A"/>
    <w:rsid w:val="00EC00CA"/>
    <w:rsid w:val="00EC04E4"/>
    <w:rsid w:val="00EC0C89"/>
    <w:rsid w:val="00EC1CF3"/>
    <w:rsid w:val="00EC1E9F"/>
    <w:rsid w:val="00EC2067"/>
    <w:rsid w:val="00EC2A3E"/>
    <w:rsid w:val="00EC2B81"/>
    <w:rsid w:val="00EC2C10"/>
    <w:rsid w:val="00EC33C5"/>
    <w:rsid w:val="00EC385C"/>
    <w:rsid w:val="00EC3DFA"/>
    <w:rsid w:val="00EC40C8"/>
    <w:rsid w:val="00EC40F4"/>
    <w:rsid w:val="00EC4C8A"/>
    <w:rsid w:val="00EC55E6"/>
    <w:rsid w:val="00EC5675"/>
    <w:rsid w:val="00EC5A86"/>
    <w:rsid w:val="00EC5A93"/>
    <w:rsid w:val="00EC5E06"/>
    <w:rsid w:val="00EC61B0"/>
    <w:rsid w:val="00EC69F4"/>
    <w:rsid w:val="00EC6CD4"/>
    <w:rsid w:val="00EC76CB"/>
    <w:rsid w:val="00EC7B50"/>
    <w:rsid w:val="00EC7CEC"/>
    <w:rsid w:val="00ED07FA"/>
    <w:rsid w:val="00ED2535"/>
    <w:rsid w:val="00ED3720"/>
    <w:rsid w:val="00ED3D11"/>
    <w:rsid w:val="00ED428F"/>
    <w:rsid w:val="00ED46DA"/>
    <w:rsid w:val="00ED48CC"/>
    <w:rsid w:val="00ED5166"/>
    <w:rsid w:val="00ED52CC"/>
    <w:rsid w:val="00ED5B8B"/>
    <w:rsid w:val="00ED5D8A"/>
    <w:rsid w:val="00ED5DD6"/>
    <w:rsid w:val="00ED630C"/>
    <w:rsid w:val="00ED6B6E"/>
    <w:rsid w:val="00ED7386"/>
    <w:rsid w:val="00ED7420"/>
    <w:rsid w:val="00ED75B3"/>
    <w:rsid w:val="00ED76EC"/>
    <w:rsid w:val="00ED7BF9"/>
    <w:rsid w:val="00ED7F0C"/>
    <w:rsid w:val="00EE047D"/>
    <w:rsid w:val="00EE1188"/>
    <w:rsid w:val="00EE2A23"/>
    <w:rsid w:val="00EE2F83"/>
    <w:rsid w:val="00EE307D"/>
    <w:rsid w:val="00EE346B"/>
    <w:rsid w:val="00EE3A99"/>
    <w:rsid w:val="00EE3D12"/>
    <w:rsid w:val="00EE4250"/>
    <w:rsid w:val="00EE4B46"/>
    <w:rsid w:val="00EE4DDC"/>
    <w:rsid w:val="00EE560B"/>
    <w:rsid w:val="00EE5CC5"/>
    <w:rsid w:val="00EE5F77"/>
    <w:rsid w:val="00EE66FB"/>
    <w:rsid w:val="00EE6B11"/>
    <w:rsid w:val="00EE6E3A"/>
    <w:rsid w:val="00EE76CA"/>
    <w:rsid w:val="00EE79BC"/>
    <w:rsid w:val="00EF0758"/>
    <w:rsid w:val="00EF0CDC"/>
    <w:rsid w:val="00EF152D"/>
    <w:rsid w:val="00EF24D9"/>
    <w:rsid w:val="00EF293F"/>
    <w:rsid w:val="00EF31CA"/>
    <w:rsid w:val="00EF3511"/>
    <w:rsid w:val="00EF3745"/>
    <w:rsid w:val="00EF46B0"/>
    <w:rsid w:val="00EF4D84"/>
    <w:rsid w:val="00EF5149"/>
    <w:rsid w:val="00EF579D"/>
    <w:rsid w:val="00EF615F"/>
    <w:rsid w:val="00EF6414"/>
    <w:rsid w:val="00EF6549"/>
    <w:rsid w:val="00EF7679"/>
    <w:rsid w:val="00EF7FD7"/>
    <w:rsid w:val="00F00777"/>
    <w:rsid w:val="00F00F01"/>
    <w:rsid w:val="00F01005"/>
    <w:rsid w:val="00F0108E"/>
    <w:rsid w:val="00F013C2"/>
    <w:rsid w:val="00F01A7F"/>
    <w:rsid w:val="00F02533"/>
    <w:rsid w:val="00F02C14"/>
    <w:rsid w:val="00F03452"/>
    <w:rsid w:val="00F03A95"/>
    <w:rsid w:val="00F04856"/>
    <w:rsid w:val="00F04DCA"/>
    <w:rsid w:val="00F05234"/>
    <w:rsid w:val="00F0645B"/>
    <w:rsid w:val="00F06863"/>
    <w:rsid w:val="00F06F57"/>
    <w:rsid w:val="00F0757C"/>
    <w:rsid w:val="00F10237"/>
    <w:rsid w:val="00F104F7"/>
    <w:rsid w:val="00F10A0F"/>
    <w:rsid w:val="00F11846"/>
    <w:rsid w:val="00F11A16"/>
    <w:rsid w:val="00F11C3F"/>
    <w:rsid w:val="00F11EAD"/>
    <w:rsid w:val="00F1233E"/>
    <w:rsid w:val="00F12A85"/>
    <w:rsid w:val="00F12DBA"/>
    <w:rsid w:val="00F13D5E"/>
    <w:rsid w:val="00F14224"/>
    <w:rsid w:val="00F146C5"/>
    <w:rsid w:val="00F1475A"/>
    <w:rsid w:val="00F14C0C"/>
    <w:rsid w:val="00F15760"/>
    <w:rsid w:val="00F15BCB"/>
    <w:rsid w:val="00F161B6"/>
    <w:rsid w:val="00F16CDB"/>
    <w:rsid w:val="00F16ED5"/>
    <w:rsid w:val="00F17069"/>
    <w:rsid w:val="00F171A4"/>
    <w:rsid w:val="00F1765A"/>
    <w:rsid w:val="00F1766E"/>
    <w:rsid w:val="00F1783A"/>
    <w:rsid w:val="00F17FA8"/>
    <w:rsid w:val="00F20056"/>
    <w:rsid w:val="00F201A5"/>
    <w:rsid w:val="00F21FBC"/>
    <w:rsid w:val="00F22440"/>
    <w:rsid w:val="00F229F2"/>
    <w:rsid w:val="00F235C6"/>
    <w:rsid w:val="00F236E0"/>
    <w:rsid w:val="00F23E32"/>
    <w:rsid w:val="00F24629"/>
    <w:rsid w:val="00F24AD5"/>
    <w:rsid w:val="00F25223"/>
    <w:rsid w:val="00F255CE"/>
    <w:rsid w:val="00F25663"/>
    <w:rsid w:val="00F266BD"/>
    <w:rsid w:val="00F268E1"/>
    <w:rsid w:val="00F26AA9"/>
    <w:rsid w:val="00F26BBD"/>
    <w:rsid w:val="00F274FE"/>
    <w:rsid w:val="00F277D1"/>
    <w:rsid w:val="00F27CC5"/>
    <w:rsid w:val="00F30571"/>
    <w:rsid w:val="00F30966"/>
    <w:rsid w:val="00F30AAE"/>
    <w:rsid w:val="00F31180"/>
    <w:rsid w:val="00F316EB"/>
    <w:rsid w:val="00F31702"/>
    <w:rsid w:val="00F31CEA"/>
    <w:rsid w:val="00F32022"/>
    <w:rsid w:val="00F32352"/>
    <w:rsid w:val="00F32531"/>
    <w:rsid w:val="00F329C1"/>
    <w:rsid w:val="00F33432"/>
    <w:rsid w:val="00F33B5C"/>
    <w:rsid w:val="00F34052"/>
    <w:rsid w:val="00F3459D"/>
    <w:rsid w:val="00F346A7"/>
    <w:rsid w:val="00F34DFF"/>
    <w:rsid w:val="00F34FFD"/>
    <w:rsid w:val="00F3626D"/>
    <w:rsid w:val="00F36651"/>
    <w:rsid w:val="00F369CE"/>
    <w:rsid w:val="00F370E3"/>
    <w:rsid w:val="00F37476"/>
    <w:rsid w:val="00F40214"/>
    <w:rsid w:val="00F4050C"/>
    <w:rsid w:val="00F409C6"/>
    <w:rsid w:val="00F410A7"/>
    <w:rsid w:val="00F416ED"/>
    <w:rsid w:val="00F41B82"/>
    <w:rsid w:val="00F41E6E"/>
    <w:rsid w:val="00F427EE"/>
    <w:rsid w:val="00F42945"/>
    <w:rsid w:val="00F429F1"/>
    <w:rsid w:val="00F439C5"/>
    <w:rsid w:val="00F44100"/>
    <w:rsid w:val="00F455A0"/>
    <w:rsid w:val="00F45675"/>
    <w:rsid w:val="00F46D4E"/>
    <w:rsid w:val="00F4789D"/>
    <w:rsid w:val="00F47A2C"/>
    <w:rsid w:val="00F47BB0"/>
    <w:rsid w:val="00F50936"/>
    <w:rsid w:val="00F50C2A"/>
    <w:rsid w:val="00F50D1F"/>
    <w:rsid w:val="00F51A83"/>
    <w:rsid w:val="00F51FC8"/>
    <w:rsid w:val="00F52EB3"/>
    <w:rsid w:val="00F530AB"/>
    <w:rsid w:val="00F53E02"/>
    <w:rsid w:val="00F54030"/>
    <w:rsid w:val="00F54914"/>
    <w:rsid w:val="00F54B1A"/>
    <w:rsid w:val="00F553C4"/>
    <w:rsid w:val="00F55519"/>
    <w:rsid w:val="00F563BB"/>
    <w:rsid w:val="00F56DB4"/>
    <w:rsid w:val="00F571FA"/>
    <w:rsid w:val="00F57343"/>
    <w:rsid w:val="00F574F0"/>
    <w:rsid w:val="00F575BA"/>
    <w:rsid w:val="00F604FC"/>
    <w:rsid w:val="00F605C9"/>
    <w:rsid w:val="00F606A8"/>
    <w:rsid w:val="00F60723"/>
    <w:rsid w:val="00F61D31"/>
    <w:rsid w:val="00F621F4"/>
    <w:rsid w:val="00F622C7"/>
    <w:rsid w:val="00F62858"/>
    <w:rsid w:val="00F62D8B"/>
    <w:rsid w:val="00F62F94"/>
    <w:rsid w:val="00F636B3"/>
    <w:rsid w:val="00F63D7F"/>
    <w:rsid w:val="00F6459C"/>
    <w:rsid w:val="00F6581F"/>
    <w:rsid w:val="00F66748"/>
    <w:rsid w:val="00F668AF"/>
    <w:rsid w:val="00F66B21"/>
    <w:rsid w:val="00F677FE"/>
    <w:rsid w:val="00F6791F"/>
    <w:rsid w:val="00F67A6A"/>
    <w:rsid w:val="00F67EAE"/>
    <w:rsid w:val="00F7038B"/>
    <w:rsid w:val="00F70988"/>
    <w:rsid w:val="00F717D1"/>
    <w:rsid w:val="00F71899"/>
    <w:rsid w:val="00F71A1D"/>
    <w:rsid w:val="00F71B81"/>
    <w:rsid w:val="00F7241B"/>
    <w:rsid w:val="00F724B0"/>
    <w:rsid w:val="00F724F7"/>
    <w:rsid w:val="00F72FF7"/>
    <w:rsid w:val="00F734E4"/>
    <w:rsid w:val="00F7391A"/>
    <w:rsid w:val="00F74451"/>
    <w:rsid w:val="00F74E6A"/>
    <w:rsid w:val="00F751CC"/>
    <w:rsid w:val="00F762EA"/>
    <w:rsid w:val="00F76790"/>
    <w:rsid w:val="00F76A1D"/>
    <w:rsid w:val="00F76A70"/>
    <w:rsid w:val="00F76E37"/>
    <w:rsid w:val="00F77359"/>
    <w:rsid w:val="00F77C01"/>
    <w:rsid w:val="00F77C6C"/>
    <w:rsid w:val="00F80AB2"/>
    <w:rsid w:val="00F80C64"/>
    <w:rsid w:val="00F80F49"/>
    <w:rsid w:val="00F8117C"/>
    <w:rsid w:val="00F81B06"/>
    <w:rsid w:val="00F8242D"/>
    <w:rsid w:val="00F82722"/>
    <w:rsid w:val="00F82E06"/>
    <w:rsid w:val="00F831EA"/>
    <w:rsid w:val="00F83726"/>
    <w:rsid w:val="00F837EA"/>
    <w:rsid w:val="00F84363"/>
    <w:rsid w:val="00F84474"/>
    <w:rsid w:val="00F84EE8"/>
    <w:rsid w:val="00F8523C"/>
    <w:rsid w:val="00F864C2"/>
    <w:rsid w:val="00F8694F"/>
    <w:rsid w:val="00F86B4B"/>
    <w:rsid w:val="00F86CE5"/>
    <w:rsid w:val="00F87166"/>
    <w:rsid w:val="00F87599"/>
    <w:rsid w:val="00F87B23"/>
    <w:rsid w:val="00F90856"/>
    <w:rsid w:val="00F918F5"/>
    <w:rsid w:val="00F91904"/>
    <w:rsid w:val="00F91EAE"/>
    <w:rsid w:val="00F928C6"/>
    <w:rsid w:val="00F9365F"/>
    <w:rsid w:val="00F93964"/>
    <w:rsid w:val="00F93A87"/>
    <w:rsid w:val="00F95570"/>
    <w:rsid w:val="00F957AF"/>
    <w:rsid w:val="00F96518"/>
    <w:rsid w:val="00F9653C"/>
    <w:rsid w:val="00F96775"/>
    <w:rsid w:val="00F96C86"/>
    <w:rsid w:val="00F96DF9"/>
    <w:rsid w:val="00F970E3"/>
    <w:rsid w:val="00F97872"/>
    <w:rsid w:val="00F97FF1"/>
    <w:rsid w:val="00FA058A"/>
    <w:rsid w:val="00FA07CE"/>
    <w:rsid w:val="00FA0C9A"/>
    <w:rsid w:val="00FA105B"/>
    <w:rsid w:val="00FA1446"/>
    <w:rsid w:val="00FA1571"/>
    <w:rsid w:val="00FA1CDD"/>
    <w:rsid w:val="00FA206F"/>
    <w:rsid w:val="00FA2B4E"/>
    <w:rsid w:val="00FA309F"/>
    <w:rsid w:val="00FA326D"/>
    <w:rsid w:val="00FA403C"/>
    <w:rsid w:val="00FA4386"/>
    <w:rsid w:val="00FA4531"/>
    <w:rsid w:val="00FA4AD0"/>
    <w:rsid w:val="00FA5227"/>
    <w:rsid w:val="00FA54E3"/>
    <w:rsid w:val="00FA5780"/>
    <w:rsid w:val="00FA59AD"/>
    <w:rsid w:val="00FA5C88"/>
    <w:rsid w:val="00FA5E60"/>
    <w:rsid w:val="00FA5EAA"/>
    <w:rsid w:val="00FA5F1D"/>
    <w:rsid w:val="00FA60EB"/>
    <w:rsid w:val="00FA6DD1"/>
    <w:rsid w:val="00FA7260"/>
    <w:rsid w:val="00FA74F4"/>
    <w:rsid w:val="00FA752B"/>
    <w:rsid w:val="00FA75E7"/>
    <w:rsid w:val="00FB010C"/>
    <w:rsid w:val="00FB0828"/>
    <w:rsid w:val="00FB0896"/>
    <w:rsid w:val="00FB0C4F"/>
    <w:rsid w:val="00FB0DBA"/>
    <w:rsid w:val="00FB0FCA"/>
    <w:rsid w:val="00FB15FC"/>
    <w:rsid w:val="00FB21F6"/>
    <w:rsid w:val="00FB2571"/>
    <w:rsid w:val="00FB3034"/>
    <w:rsid w:val="00FB3671"/>
    <w:rsid w:val="00FB3AB2"/>
    <w:rsid w:val="00FB42C4"/>
    <w:rsid w:val="00FB49EB"/>
    <w:rsid w:val="00FB4F41"/>
    <w:rsid w:val="00FB582F"/>
    <w:rsid w:val="00FB58C6"/>
    <w:rsid w:val="00FB6227"/>
    <w:rsid w:val="00FB6457"/>
    <w:rsid w:val="00FB6FCE"/>
    <w:rsid w:val="00FB71C1"/>
    <w:rsid w:val="00FB7319"/>
    <w:rsid w:val="00FB7973"/>
    <w:rsid w:val="00FB7999"/>
    <w:rsid w:val="00FC0CD5"/>
    <w:rsid w:val="00FC0DC3"/>
    <w:rsid w:val="00FC101B"/>
    <w:rsid w:val="00FC2394"/>
    <w:rsid w:val="00FC2963"/>
    <w:rsid w:val="00FC2B95"/>
    <w:rsid w:val="00FC3409"/>
    <w:rsid w:val="00FC36A3"/>
    <w:rsid w:val="00FC4444"/>
    <w:rsid w:val="00FC59C2"/>
    <w:rsid w:val="00FC6353"/>
    <w:rsid w:val="00FC6BDA"/>
    <w:rsid w:val="00FC6DAB"/>
    <w:rsid w:val="00FC6F60"/>
    <w:rsid w:val="00FC7249"/>
    <w:rsid w:val="00FC7441"/>
    <w:rsid w:val="00FC75A1"/>
    <w:rsid w:val="00FC7A69"/>
    <w:rsid w:val="00FC7D62"/>
    <w:rsid w:val="00FD07AF"/>
    <w:rsid w:val="00FD0835"/>
    <w:rsid w:val="00FD150F"/>
    <w:rsid w:val="00FD155F"/>
    <w:rsid w:val="00FD1916"/>
    <w:rsid w:val="00FD231A"/>
    <w:rsid w:val="00FD2E6F"/>
    <w:rsid w:val="00FD31FF"/>
    <w:rsid w:val="00FD325D"/>
    <w:rsid w:val="00FD39F6"/>
    <w:rsid w:val="00FD40BC"/>
    <w:rsid w:val="00FD42EF"/>
    <w:rsid w:val="00FD4B3A"/>
    <w:rsid w:val="00FD4DA9"/>
    <w:rsid w:val="00FD4F3D"/>
    <w:rsid w:val="00FD50C9"/>
    <w:rsid w:val="00FD6C01"/>
    <w:rsid w:val="00FD749A"/>
    <w:rsid w:val="00FD76C8"/>
    <w:rsid w:val="00FE090D"/>
    <w:rsid w:val="00FE0C8B"/>
    <w:rsid w:val="00FE1283"/>
    <w:rsid w:val="00FE2EBC"/>
    <w:rsid w:val="00FE33E9"/>
    <w:rsid w:val="00FE3448"/>
    <w:rsid w:val="00FE38BB"/>
    <w:rsid w:val="00FE3BD7"/>
    <w:rsid w:val="00FE46A3"/>
    <w:rsid w:val="00FE46BF"/>
    <w:rsid w:val="00FE4AA6"/>
    <w:rsid w:val="00FE52A3"/>
    <w:rsid w:val="00FE5516"/>
    <w:rsid w:val="00FE58BE"/>
    <w:rsid w:val="00FE5C1A"/>
    <w:rsid w:val="00FE6C9C"/>
    <w:rsid w:val="00FE6CF6"/>
    <w:rsid w:val="00FE7008"/>
    <w:rsid w:val="00FE70CC"/>
    <w:rsid w:val="00FE72D1"/>
    <w:rsid w:val="00FE72E2"/>
    <w:rsid w:val="00FE7516"/>
    <w:rsid w:val="00FE77AB"/>
    <w:rsid w:val="00FE7E2D"/>
    <w:rsid w:val="00FF11AB"/>
    <w:rsid w:val="00FF228D"/>
    <w:rsid w:val="00FF2643"/>
    <w:rsid w:val="00FF2C8F"/>
    <w:rsid w:val="00FF424D"/>
    <w:rsid w:val="00FF4C7C"/>
    <w:rsid w:val="00FF4CB7"/>
    <w:rsid w:val="00FF5098"/>
    <w:rsid w:val="00FF6446"/>
    <w:rsid w:val="00FF6E6C"/>
    <w:rsid w:val="00FF7AD2"/>
    <w:rsid w:val="00FF7F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73897"/>
  <w15:docId w15:val="{9BC96466-6A6E-4530-8643-D7242247A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122"/>
    <w:pPr>
      <w:spacing w:after="0" w:line="240" w:lineRule="auto"/>
    </w:pPr>
    <w:rPr>
      <w:rFonts w:ascii="Times New Roman" w:eastAsia="MS Mincho" w:hAnsi="Times New Roman" w:cs="Times New Roman"/>
      <w:sz w:val="24"/>
      <w:szCs w:val="24"/>
      <w:lang w:eastAsia="ja-JP"/>
    </w:rPr>
  </w:style>
  <w:style w:type="paragraph" w:styleId="Heading1">
    <w:name w:val="heading 1"/>
    <w:basedOn w:val="Normal"/>
    <w:next w:val="Normal"/>
    <w:link w:val="Heading1Char"/>
    <w:qFormat/>
    <w:rsid w:val="00651D7E"/>
    <w:pPr>
      <w:keepNext/>
      <w:numPr>
        <w:numId w:val="12"/>
      </w:numPr>
      <w:jc w:val="center"/>
      <w:outlineLvl w:val="0"/>
    </w:pPr>
    <w:rPr>
      <w:b/>
      <w:bCs/>
    </w:rPr>
  </w:style>
  <w:style w:type="paragraph" w:styleId="Heading2">
    <w:name w:val="heading 2"/>
    <w:basedOn w:val="Normal"/>
    <w:next w:val="Normal"/>
    <w:link w:val="Heading2Char"/>
    <w:uiPriority w:val="9"/>
    <w:unhideWhenUsed/>
    <w:qFormat/>
    <w:rsid w:val="009155FD"/>
    <w:pPr>
      <w:keepNext/>
      <w:keepLines/>
      <w:spacing w:before="40"/>
      <w:outlineLvl w:val="1"/>
    </w:pPr>
    <w:rPr>
      <w:rFonts w:asciiTheme="majorBidi" w:eastAsiaTheme="majorEastAsia" w:hAnsiTheme="majorBidi" w:cstheme="majorBidi"/>
      <w:i/>
      <w:szCs w:val="26"/>
    </w:rPr>
  </w:style>
  <w:style w:type="paragraph" w:styleId="Heading3">
    <w:name w:val="heading 3"/>
    <w:basedOn w:val="Normal"/>
    <w:next w:val="Normal"/>
    <w:link w:val="Heading3Char"/>
    <w:autoRedefine/>
    <w:uiPriority w:val="9"/>
    <w:unhideWhenUsed/>
    <w:qFormat/>
    <w:rsid w:val="00126568"/>
    <w:pPr>
      <w:keepNext/>
      <w:keepLines/>
      <w:spacing w:before="40"/>
      <w:outlineLvl w:val="2"/>
    </w:pPr>
    <w:rPr>
      <w:rFonts w:eastAsiaTheme="majorEastAsia" w:cstheme="majorBidi"/>
      <w:u w:val="single"/>
    </w:rPr>
  </w:style>
  <w:style w:type="paragraph" w:styleId="Heading4">
    <w:name w:val="heading 4"/>
    <w:basedOn w:val="Normal"/>
    <w:next w:val="Normal"/>
    <w:link w:val="Heading4Char"/>
    <w:uiPriority w:val="9"/>
    <w:semiHidden/>
    <w:unhideWhenUsed/>
    <w:qFormat/>
    <w:rsid w:val="0012719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51D7E"/>
    <w:rPr>
      <w:rFonts w:ascii="Times New Roman" w:eastAsia="MS Mincho" w:hAnsi="Times New Roman" w:cs="Times New Roman"/>
      <w:b/>
      <w:bCs/>
      <w:sz w:val="24"/>
      <w:szCs w:val="24"/>
      <w:lang w:eastAsia="ja-JP"/>
    </w:rPr>
  </w:style>
  <w:style w:type="paragraph" w:styleId="ListParagraph">
    <w:name w:val="List Paragraph"/>
    <w:basedOn w:val="Normal"/>
    <w:link w:val="ListParagraphChar"/>
    <w:uiPriority w:val="34"/>
    <w:qFormat/>
    <w:rsid w:val="009E032F"/>
    <w:pPr>
      <w:ind w:left="720"/>
    </w:pPr>
    <w:rPr>
      <w:rFonts w:eastAsiaTheme="minorHAnsi"/>
      <w:color w:val="000000"/>
      <w:lang w:eastAsia="en-US"/>
    </w:rPr>
  </w:style>
  <w:style w:type="character" w:styleId="LineNumber">
    <w:name w:val="line number"/>
    <w:basedOn w:val="DefaultParagraphFont"/>
    <w:uiPriority w:val="99"/>
    <w:semiHidden/>
    <w:unhideWhenUsed/>
    <w:rsid w:val="00B068A9"/>
  </w:style>
  <w:style w:type="paragraph" w:customStyle="1" w:styleId="svarticle">
    <w:name w:val="svarticle"/>
    <w:basedOn w:val="Normal"/>
    <w:rsid w:val="00CB75DF"/>
    <w:pPr>
      <w:spacing w:before="100" w:beforeAutospacing="1" w:after="100" w:afterAutospacing="1"/>
    </w:pPr>
    <w:rPr>
      <w:rFonts w:eastAsia="Times New Roman"/>
      <w:lang w:eastAsia="en-US"/>
    </w:rPr>
  </w:style>
  <w:style w:type="character" w:styleId="Hyperlink">
    <w:name w:val="Hyperlink"/>
    <w:basedOn w:val="DefaultParagraphFont"/>
    <w:uiPriority w:val="99"/>
    <w:unhideWhenUsed/>
    <w:rsid w:val="00CB75DF"/>
    <w:rPr>
      <w:color w:val="0000FF"/>
      <w:u w:val="single"/>
    </w:rPr>
  </w:style>
  <w:style w:type="paragraph" w:styleId="BalloonText">
    <w:name w:val="Balloon Text"/>
    <w:basedOn w:val="Normal"/>
    <w:link w:val="BalloonTextChar"/>
    <w:uiPriority w:val="99"/>
    <w:semiHidden/>
    <w:unhideWhenUsed/>
    <w:rsid w:val="00CB75DF"/>
    <w:rPr>
      <w:rFonts w:ascii="Tahoma" w:hAnsi="Tahoma" w:cs="Tahoma"/>
      <w:sz w:val="16"/>
      <w:szCs w:val="16"/>
    </w:rPr>
  </w:style>
  <w:style w:type="character" w:customStyle="1" w:styleId="BalloonTextChar">
    <w:name w:val="Balloon Text Char"/>
    <w:basedOn w:val="DefaultParagraphFont"/>
    <w:link w:val="BalloonText"/>
    <w:uiPriority w:val="99"/>
    <w:semiHidden/>
    <w:rsid w:val="00CB75DF"/>
    <w:rPr>
      <w:rFonts w:ascii="Tahoma" w:eastAsia="MS Mincho" w:hAnsi="Tahoma" w:cs="Tahoma"/>
      <w:sz w:val="16"/>
      <w:szCs w:val="16"/>
      <w:lang w:eastAsia="ja-JP"/>
    </w:rPr>
  </w:style>
  <w:style w:type="table" w:styleId="TableGrid">
    <w:name w:val="Table Grid"/>
    <w:basedOn w:val="TableNormal"/>
    <w:uiPriority w:val="39"/>
    <w:rsid w:val="007054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C0F93"/>
    <w:pPr>
      <w:tabs>
        <w:tab w:val="center" w:pos="4680"/>
        <w:tab w:val="right" w:pos="9360"/>
      </w:tabs>
    </w:pPr>
  </w:style>
  <w:style w:type="character" w:customStyle="1" w:styleId="HeaderChar">
    <w:name w:val="Header Char"/>
    <w:basedOn w:val="DefaultParagraphFont"/>
    <w:link w:val="Header"/>
    <w:uiPriority w:val="99"/>
    <w:rsid w:val="000C0F93"/>
    <w:rPr>
      <w:rFonts w:ascii="Times New Roman" w:eastAsia="MS Mincho" w:hAnsi="Times New Roman" w:cs="Times New Roman"/>
      <w:sz w:val="24"/>
      <w:szCs w:val="24"/>
      <w:lang w:eastAsia="ja-JP"/>
    </w:rPr>
  </w:style>
  <w:style w:type="paragraph" w:styleId="Footer">
    <w:name w:val="footer"/>
    <w:basedOn w:val="Normal"/>
    <w:link w:val="FooterChar"/>
    <w:uiPriority w:val="99"/>
    <w:unhideWhenUsed/>
    <w:rsid w:val="000C0F93"/>
    <w:pPr>
      <w:tabs>
        <w:tab w:val="center" w:pos="4680"/>
        <w:tab w:val="right" w:pos="9360"/>
      </w:tabs>
    </w:pPr>
  </w:style>
  <w:style w:type="character" w:customStyle="1" w:styleId="FooterChar">
    <w:name w:val="Footer Char"/>
    <w:basedOn w:val="DefaultParagraphFont"/>
    <w:link w:val="Footer"/>
    <w:uiPriority w:val="99"/>
    <w:rsid w:val="000C0F93"/>
    <w:rPr>
      <w:rFonts w:ascii="Times New Roman" w:eastAsia="MS Mincho" w:hAnsi="Times New Roman" w:cs="Times New Roman"/>
      <w:sz w:val="24"/>
      <w:szCs w:val="24"/>
      <w:lang w:eastAsia="ja-JP"/>
    </w:rPr>
  </w:style>
  <w:style w:type="character" w:styleId="FollowedHyperlink">
    <w:name w:val="FollowedHyperlink"/>
    <w:basedOn w:val="DefaultParagraphFont"/>
    <w:uiPriority w:val="99"/>
    <w:semiHidden/>
    <w:unhideWhenUsed/>
    <w:rsid w:val="009F5C19"/>
    <w:rPr>
      <w:color w:val="800080" w:themeColor="followedHyperlink"/>
      <w:u w:val="single"/>
    </w:rPr>
  </w:style>
  <w:style w:type="paragraph" w:styleId="EndnoteText">
    <w:name w:val="endnote text"/>
    <w:basedOn w:val="Normal"/>
    <w:link w:val="EndnoteTextChar"/>
    <w:uiPriority w:val="99"/>
    <w:semiHidden/>
    <w:unhideWhenUsed/>
    <w:rsid w:val="00084F2A"/>
    <w:rPr>
      <w:sz w:val="20"/>
      <w:szCs w:val="20"/>
    </w:rPr>
  </w:style>
  <w:style w:type="character" w:customStyle="1" w:styleId="EndnoteTextChar">
    <w:name w:val="Endnote Text Char"/>
    <w:basedOn w:val="DefaultParagraphFont"/>
    <w:link w:val="EndnoteText"/>
    <w:uiPriority w:val="99"/>
    <w:semiHidden/>
    <w:rsid w:val="00084F2A"/>
    <w:rPr>
      <w:rFonts w:ascii="Times New Roman" w:eastAsia="MS Mincho" w:hAnsi="Times New Roman" w:cs="Times New Roman"/>
      <w:sz w:val="20"/>
      <w:szCs w:val="20"/>
      <w:lang w:eastAsia="ja-JP"/>
    </w:rPr>
  </w:style>
  <w:style w:type="character" w:styleId="EndnoteReference">
    <w:name w:val="endnote reference"/>
    <w:basedOn w:val="DefaultParagraphFont"/>
    <w:uiPriority w:val="99"/>
    <w:semiHidden/>
    <w:unhideWhenUsed/>
    <w:rsid w:val="00084F2A"/>
    <w:rPr>
      <w:vertAlign w:val="superscript"/>
    </w:rPr>
  </w:style>
  <w:style w:type="paragraph" w:styleId="FootnoteText">
    <w:name w:val="footnote text"/>
    <w:basedOn w:val="Normal"/>
    <w:link w:val="FootnoteTextChar"/>
    <w:uiPriority w:val="99"/>
    <w:unhideWhenUsed/>
    <w:rsid w:val="00084F2A"/>
    <w:rPr>
      <w:sz w:val="20"/>
      <w:szCs w:val="20"/>
    </w:rPr>
  </w:style>
  <w:style w:type="character" w:customStyle="1" w:styleId="FootnoteTextChar">
    <w:name w:val="Footnote Text Char"/>
    <w:basedOn w:val="DefaultParagraphFont"/>
    <w:link w:val="FootnoteText"/>
    <w:uiPriority w:val="99"/>
    <w:rsid w:val="00084F2A"/>
    <w:rPr>
      <w:rFonts w:ascii="Times New Roman" w:eastAsia="MS Mincho" w:hAnsi="Times New Roman" w:cs="Times New Roman"/>
      <w:sz w:val="20"/>
      <w:szCs w:val="20"/>
      <w:lang w:eastAsia="ja-JP"/>
    </w:rPr>
  </w:style>
  <w:style w:type="character" w:styleId="FootnoteReference">
    <w:name w:val="footnote reference"/>
    <w:basedOn w:val="DefaultParagraphFont"/>
    <w:uiPriority w:val="99"/>
    <w:semiHidden/>
    <w:unhideWhenUsed/>
    <w:rsid w:val="00084F2A"/>
    <w:rPr>
      <w:vertAlign w:val="superscript"/>
    </w:rPr>
  </w:style>
  <w:style w:type="character" w:styleId="PlaceholderText">
    <w:name w:val="Placeholder Text"/>
    <w:basedOn w:val="DefaultParagraphFont"/>
    <w:uiPriority w:val="99"/>
    <w:semiHidden/>
    <w:rsid w:val="003E2793"/>
    <w:rPr>
      <w:color w:val="808080"/>
    </w:rPr>
  </w:style>
  <w:style w:type="character" w:styleId="UnresolvedMention">
    <w:name w:val="Unresolved Mention"/>
    <w:basedOn w:val="DefaultParagraphFont"/>
    <w:uiPriority w:val="99"/>
    <w:semiHidden/>
    <w:unhideWhenUsed/>
    <w:rsid w:val="001B14CC"/>
    <w:rPr>
      <w:color w:val="605E5C"/>
      <w:shd w:val="clear" w:color="auto" w:fill="E1DFDD"/>
    </w:rPr>
  </w:style>
  <w:style w:type="character" w:customStyle="1" w:styleId="Heading2Char">
    <w:name w:val="Heading 2 Char"/>
    <w:basedOn w:val="DefaultParagraphFont"/>
    <w:link w:val="Heading2"/>
    <w:uiPriority w:val="9"/>
    <w:rsid w:val="009155FD"/>
    <w:rPr>
      <w:rFonts w:asciiTheme="majorBidi" w:eastAsiaTheme="majorEastAsia" w:hAnsiTheme="majorBidi" w:cstheme="majorBidi"/>
      <w:i/>
      <w:sz w:val="24"/>
      <w:szCs w:val="26"/>
      <w:lang w:eastAsia="ja-JP"/>
    </w:rPr>
  </w:style>
  <w:style w:type="paragraph" w:styleId="BodyText">
    <w:name w:val="Body Text"/>
    <w:basedOn w:val="Normal"/>
    <w:link w:val="BodyTextChar"/>
    <w:qFormat/>
    <w:rsid w:val="00977C72"/>
    <w:pPr>
      <w:ind w:firstLine="720"/>
    </w:pPr>
    <w:rPr>
      <w:rFonts w:eastAsia="Calibri"/>
      <w:szCs w:val="20"/>
      <w:lang w:eastAsia="en-US"/>
    </w:rPr>
  </w:style>
  <w:style w:type="character" w:customStyle="1" w:styleId="BodyTextChar">
    <w:name w:val="Body Text Char"/>
    <w:basedOn w:val="DefaultParagraphFont"/>
    <w:link w:val="BodyText"/>
    <w:rsid w:val="00977C72"/>
    <w:rPr>
      <w:rFonts w:ascii="Times New Roman" w:eastAsia="Calibri" w:hAnsi="Times New Roman" w:cs="Times New Roman"/>
      <w:sz w:val="24"/>
      <w:szCs w:val="20"/>
    </w:rPr>
  </w:style>
  <w:style w:type="paragraph" w:styleId="Caption">
    <w:name w:val="caption"/>
    <w:basedOn w:val="Normal"/>
    <w:next w:val="Normal"/>
    <w:uiPriority w:val="35"/>
    <w:unhideWhenUsed/>
    <w:qFormat/>
    <w:rsid w:val="00977C72"/>
    <w:rPr>
      <w:rFonts w:eastAsia="Calibri"/>
      <w:b/>
      <w:color w:val="000000"/>
      <w:szCs w:val="22"/>
      <w:lang w:eastAsia="en-US"/>
    </w:rPr>
  </w:style>
  <w:style w:type="paragraph" w:styleId="NormalWeb">
    <w:name w:val="Normal (Web)"/>
    <w:basedOn w:val="Normal"/>
    <w:uiPriority w:val="99"/>
    <w:semiHidden/>
    <w:unhideWhenUsed/>
    <w:rsid w:val="00F329C1"/>
    <w:pPr>
      <w:spacing w:before="100" w:beforeAutospacing="1" w:after="100" w:afterAutospacing="1"/>
    </w:pPr>
    <w:rPr>
      <w:rFonts w:eastAsia="Times New Roman"/>
      <w:lang w:eastAsia="en-US"/>
    </w:rPr>
  </w:style>
  <w:style w:type="character" w:customStyle="1" w:styleId="label">
    <w:name w:val="label"/>
    <w:basedOn w:val="DefaultParagraphFont"/>
    <w:rsid w:val="00F329C1"/>
  </w:style>
  <w:style w:type="paragraph" w:styleId="HTMLPreformatted">
    <w:name w:val="HTML Preformatted"/>
    <w:basedOn w:val="Normal"/>
    <w:link w:val="HTMLPreformattedChar"/>
    <w:uiPriority w:val="99"/>
    <w:semiHidden/>
    <w:unhideWhenUsed/>
    <w:rsid w:val="00190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90C58"/>
    <w:rPr>
      <w:rFonts w:ascii="Courier New" w:eastAsia="Times New Roman" w:hAnsi="Courier New" w:cs="Courier New"/>
      <w:sz w:val="20"/>
      <w:szCs w:val="20"/>
    </w:rPr>
  </w:style>
  <w:style w:type="paragraph" w:customStyle="1" w:styleId="msonormal0">
    <w:name w:val="msonormal"/>
    <w:basedOn w:val="Normal"/>
    <w:rsid w:val="009448FD"/>
    <w:pPr>
      <w:spacing w:before="100" w:beforeAutospacing="1" w:after="100" w:afterAutospacing="1"/>
    </w:pPr>
    <w:rPr>
      <w:rFonts w:eastAsia="Times New Roman"/>
      <w:lang w:eastAsia="en-US"/>
    </w:rPr>
  </w:style>
  <w:style w:type="paragraph" w:customStyle="1" w:styleId="font5">
    <w:name w:val="font5"/>
    <w:basedOn w:val="Normal"/>
    <w:rsid w:val="009448FD"/>
    <w:pPr>
      <w:spacing w:before="100" w:beforeAutospacing="1" w:after="100" w:afterAutospacing="1"/>
    </w:pPr>
    <w:rPr>
      <w:rFonts w:ascii="Tahoma" w:eastAsia="Times New Roman" w:hAnsi="Tahoma" w:cs="Tahoma"/>
      <w:b/>
      <w:bCs/>
      <w:color w:val="000000"/>
      <w:sz w:val="18"/>
      <w:szCs w:val="18"/>
      <w:lang w:eastAsia="en-US"/>
    </w:rPr>
  </w:style>
  <w:style w:type="paragraph" w:customStyle="1" w:styleId="font6">
    <w:name w:val="font6"/>
    <w:basedOn w:val="Normal"/>
    <w:rsid w:val="009448FD"/>
    <w:pPr>
      <w:spacing w:before="100" w:beforeAutospacing="1" w:after="100" w:afterAutospacing="1"/>
    </w:pPr>
    <w:rPr>
      <w:rFonts w:ascii="Tahoma" w:eastAsia="Times New Roman" w:hAnsi="Tahoma" w:cs="Tahoma"/>
      <w:color w:val="000000"/>
      <w:sz w:val="18"/>
      <w:szCs w:val="18"/>
      <w:lang w:eastAsia="en-US"/>
    </w:rPr>
  </w:style>
  <w:style w:type="paragraph" w:customStyle="1" w:styleId="xl63">
    <w:name w:val="xl63"/>
    <w:basedOn w:val="Normal"/>
    <w:rsid w:val="009448FD"/>
    <w:pPr>
      <w:spacing w:before="100" w:beforeAutospacing="1" w:after="100" w:afterAutospacing="1"/>
      <w:jc w:val="center"/>
    </w:pPr>
    <w:rPr>
      <w:rFonts w:eastAsia="Times New Roman"/>
      <w:lang w:eastAsia="en-US"/>
    </w:rPr>
  </w:style>
  <w:style w:type="paragraph" w:customStyle="1" w:styleId="xl64">
    <w:name w:val="xl64"/>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sz w:val="20"/>
      <w:szCs w:val="20"/>
      <w:lang w:eastAsia="en-US"/>
    </w:rPr>
  </w:style>
  <w:style w:type="paragraph" w:customStyle="1" w:styleId="xl65">
    <w:name w:val="xl65"/>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en-US"/>
    </w:rPr>
  </w:style>
  <w:style w:type="paragraph" w:customStyle="1" w:styleId="xl66">
    <w:name w:val="xl66"/>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color w:val="FF0000"/>
      <w:lang w:eastAsia="en-US"/>
    </w:rPr>
  </w:style>
  <w:style w:type="paragraph" w:customStyle="1" w:styleId="xl67">
    <w:name w:val="xl67"/>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68">
    <w:name w:val="xl68"/>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69">
    <w:name w:val="xl69"/>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70">
    <w:name w:val="xl70"/>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FF0000"/>
      <w:lang w:eastAsia="en-US"/>
    </w:rPr>
  </w:style>
  <w:style w:type="paragraph" w:customStyle="1" w:styleId="xl71">
    <w:name w:val="xl71"/>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eastAsia="Times New Roman" w:hAnsi="Arial" w:cs="Arial"/>
      <w:color w:val="000000"/>
      <w:sz w:val="20"/>
      <w:szCs w:val="20"/>
      <w:lang w:eastAsia="en-US"/>
    </w:rPr>
  </w:style>
  <w:style w:type="paragraph" w:customStyle="1" w:styleId="xl72">
    <w:name w:val="xl72"/>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73">
    <w:name w:val="xl73"/>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en-US"/>
    </w:rPr>
  </w:style>
  <w:style w:type="paragraph" w:customStyle="1" w:styleId="xl74">
    <w:name w:val="xl74"/>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75">
    <w:name w:val="xl75"/>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en-US"/>
    </w:rPr>
  </w:style>
  <w:style w:type="paragraph" w:customStyle="1" w:styleId="xl76">
    <w:name w:val="xl76"/>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color w:val="333333"/>
      <w:lang w:eastAsia="en-US"/>
    </w:rPr>
  </w:style>
  <w:style w:type="paragraph" w:customStyle="1" w:styleId="xl77">
    <w:name w:val="xl77"/>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b/>
      <w:bCs/>
      <w:lang w:eastAsia="en-US"/>
    </w:rPr>
  </w:style>
  <w:style w:type="paragraph" w:customStyle="1" w:styleId="xl78">
    <w:name w:val="xl78"/>
    <w:basedOn w:val="Normal"/>
    <w:rsid w:val="009448F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color w:val="323248"/>
      <w:sz w:val="14"/>
      <w:szCs w:val="14"/>
      <w:lang w:eastAsia="en-US"/>
    </w:rPr>
  </w:style>
  <w:style w:type="character" w:customStyle="1" w:styleId="mi">
    <w:name w:val="mi"/>
    <w:basedOn w:val="DefaultParagraphFont"/>
    <w:rsid w:val="00690C73"/>
  </w:style>
  <w:style w:type="character" w:customStyle="1" w:styleId="mo">
    <w:name w:val="mo"/>
    <w:basedOn w:val="DefaultParagraphFont"/>
    <w:rsid w:val="00690C73"/>
  </w:style>
  <w:style w:type="character" w:customStyle="1" w:styleId="mn">
    <w:name w:val="mn"/>
    <w:basedOn w:val="DefaultParagraphFont"/>
    <w:rsid w:val="00690C73"/>
  </w:style>
  <w:style w:type="character" w:customStyle="1" w:styleId="tex">
    <w:name w:val="tex"/>
    <w:basedOn w:val="DefaultParagraphFont"/>
    <w:rsid w:val="00371334"/>
  </w:style>
  <w:style w:type="character" w:customStyle="1" w:styleId="Heading4Char">
    <w:name w:val="Heading 4 Char"/>
    <w:basedOn w:val="DefaultParagraphFont"/>
    <w:link w:val="Heading4"/>
    <w:uiPriority w:val="9"/>
    <w:semiHidden/>
    <w:rsid w:val="00127198"/>
    <w:rPr>
      <w:rFonts w:asciiTheme="majorHAnsi" w:eastAsiaTheme="majorEastAsia" w:hAnsiTheme="majorHAnsi" w:cstheme="majorBidi"/>
      <w:i/>
      <w:iCs/>
      <w:color w:val="365F91" w:themeColor="accent1" w:themeShade="BF"/>
      <w:sz w:val="24"/>
      <w:szCs w:val="24"/>
      <w:lang w:eastAsia="ja-JP"/>
    </w:rPr>
  </w:style>
  <w:style w:type="character" w:customStyle="1" w:styleId="ListParagraphChar">
    <w:name w:val="List Paragraph Char"/>
    <w:link w:val="ListParagraph"/>
    <w:uiPriority w:val="34"/>
    <w:rsid w:val="003461D2"/>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936670"/>
    <w:rPr>
      <w:sz w:val="16"/>
      <w:szCs w:val="16"/>
    </w:rPr>
  </w:style>
  <w:style w:type="paragraph" w:styleId="CommentText">
    <w:name w:val="annotation text"/>
    <w:basedOn w:val="Normal"/>
    <w:link w:val="CommentTextChar"/>
    <w:uiPriority w:val="99"/>
    <w:semiHidden/>
    <w:unhideWhenUsed/>
    <w:rsid w:val="00936670"/>
    <w:rPr>
      <w:sz w:val="20"/>
      <w:szCs w:val="20"/>
    </w:rPr>
  </w:style>
  <w:style w:type="character" w:customStyle="1" w:styleId="CommentTextChar">
    <w:name w:val="Comment Text Char"/>
    <w:basedOn w:val="DefaultParagraphFont"/>
    <w:link w:val="CommentText"/>
    <w:uiPriority w:val="99"/>
    <w:semiHidden/>
    <w:rsid w:val="00936670"/>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936670"/>
    <w:rPr>
      <w:b/>
      <w:bCs/>
    </w:rPr>
  </w:style>
  <w:style w:type="character" w:customStyle="1" w:styleId="CommentSubjectChar">
    <w:name w:val="Comment Subject Char"/>
    <w:basedOn w:val="CommentTextChar"/>
    <w:link w:val="CommentSubject"/>
    <w:uiPriority w:val="99"/>
    <w:semiHidden/>
    <w:rsid w:val="00936670"/>
    <w:rPr>
      <w:rFonts w:ascii="Times New Roman" w:eastAsia="MS Mincho" w:hAnsi="Times New Roman" w:cs="Times New Roman"/>
      <w:b/>
      <w:bCs/>
      <w:sz w:val="20"/>
      <w:szCs w:val="20"/>
      <w:lang w:eastAsia="ja-JP"/>
    </w:rPr>
  </w:style>
  <w:style w:type="character" w:customStyle="1" w:styleId="p">
    <w:name w:val="p"/>
    <w:basedOn w:val="DefaultParagraphFont"/>
    <w:rsid w:val="00393D8B"/>
  </w:style>
  <w:style w:type="character" w:customStyle="1" w:styleId="Heading3Char">
    <w:name w:val="Heading 3 Char"/>
    <w:basedOn w:val="DefaultParagraphFont"/>
    <w:link w:val="Heading3"/>
    <w:uiPriority w:val="9"/>
    <w:rsid w:val="00126568"/>
    <w:rPr>
      <w:rFonts w:ascii="Times New Roman" w:eastAsiaTheme="majorEastAsia" w:hAnsi="Times New Roman" w:cstheme="majorBidi"/>
      <w:sz w:val="24"/>
      <w:szCs w:val="24"/>
      <w:u w:val="single"/>
      <w:lang w:eastAsia="ja-JP"/>
    </w:rPr>
  </w:style>
  <w:style w:type="paragraph" w:styleId="NoSpacing">
    <w:name w:val="No Spacing"/>
    <w:uiPriority w:val="1"/>
    <w:qFormat/>
    <w:rsid w:val="000B18AC"/>
    <w:pPr>
      <w:spacing w:after="0" w:line="240" w:lineRule="auto"/>
    </w:pPr>
    <w:rPr>
      <w:rFonts w:ascii="Times New Roman" w:eastAsia="MS Mincho"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71069">
      <w:bodyDiv w:val="1"/>
      <w:marLeft w:val="0"/>
      <w:marRight w:val="0"/>
      <w:marTop w:val="0"/>
      <w:marBottom w:val="0"/>
      <w:divBdr>
        <w:top w:val="none" w:sz="0" w:space="0" w:color="auto"/>
        <w:left w:val="none" w:sz="0" w:space="0" w:color="auto"/>
        <w:bottom w:val="none" w:sz="0" w:space="0" w:color="auto"/>
        <w:right w:val="none" w:sz="0" w:space="0" w:color="auto"/>
      </w:divBdr>
    </w:div>
    <w:div w:id="189151308">
      <w:bodyDiv w:val="1"/>
      <w:marLeft w:val="0"/>
      <w:marRight w:val="0"/>
      <w:marTop w:val="0"/>
      <w:marBottom w:val="0"/>
      <w:divBdr>
        <w:top w:val="none" w:sz="0" w:space="0" w:color="auto"/>
        <w:left w:val="none" w:sz="0" w:space="0" w:color="auto"/>
        <w:bottom w:val="none" w:sz="0" w:space="0" w:color="auto"/>
        <w:right w:val="none" w:sz="0" w:space="0" w:color="auto"/>
      </w:divBdr>
    </w:div>
    <w:div w:id="262345441">
      <w:bodyDiv w:val="1"/>
      <w:marLeft w:val="0"/>
      <w:marRight w:val="0"/>
      <w:marTop w:val="0"/>
      <w:marBottom w:val="0"/>
      <w:divBdr>
        <w:top w:val="none" w:sz="0" w:space="0" w:color="auto"/>
        <w:left w:val="none" w:sz="0" w:space="0" w:color="auto"/>
        <w:bottom w:val="none" w:sz="0" w:space="0" w:color="auto"/>
        <w:right w:val="none" w:sz="0" w:space="0" w:color="auto"/>
      </w:divBdr>
    </w:div>
    <w:div w:id="278143784">
      <w:bodyDiv w:val="1"/>
      <w:marLeft w:val="0"/>
      <w:marRight w:val="0"/>
      <w:marTop w:val="0"/>
      <w:marBottom w:val="0"/>
      <w:divBdr>
        <w:top w:val="none" w:sz="0" w:space="0" w:color="auto"/>
        <w:left w:val="none" w:sz="0" w:space="0" w:color="auto"/>
        <w:bottom w:val="none" w:sz="0" w:space="0" w:color="auto"/>
        <w:right w:val="none" w:sz="0" w:space="0" w:color="auto"/>
      </w:divBdr>
    </w:div>
    <w:div w:id="341013405">
      <w:bodyDiv w:val="1"/>
      <w:marLeft w:val="0"/>
      <w:marRight w:val="0"/>
      <w:marTop w:val="0"/>
      <w:marBottom w:val="0"/>
      <w:divBdr>
        <w:top w:val="none" w:sz="0" w:space="0" w:color="auto"/>
        <w:left w:val="none" w:sz="0" w:space="0" w:color="auto"/>
        <w:bottom w:val="none" w:sz="0" w:space="0" w:color="auto"/>
        <w:right w:val="none" w:sz="0" w:space="0" w:color="auto"/>
      </w:divBdr>
    </w:div>
    <w:div w:id="344943257">
      <w:bodyDiv w:val="1"/>
      <w:marLeft w:val="0"/>
      <w:marRight w:val="0"/>
      <w:marTop w:val="0"/>
      <w:marBottom w:val="0"/>
      <w:divBdr>
        <w:top w:val="none" w:sz="0" w:space="0" w:color="auto"/>
        <w:left w:val="none" w:sz="0" w:space="0" w:color="auto"/>
        <w:bottom w:val="none" w:sz="0" w:space="0" w:color="auto"/>
        <w:right w:val="none" w:sz="0" w:space="0" w:color="auto"/>
      </w:divBdr>
    </w:div>
    <w:div w:id="430510492">
      <w:bodyDiv w:val="1"/>
      <w:marLeft w:val="0"/>
      <w:marRight w:val="0"/>
      <w:marTop w:val="0"/>
      <w:marBottom w:val="0"/>
      <w:divBdr>
        <w:top w:val="none" w:sz="0" w:space="0" w:color="auto"/>
        <w:left w:val="none" w:sz="0" w:space="0" w:color="auto"/>
        <w:bottom w:val="none" w:sz="0" w:space="0" w:color="auto"/>
        <w:right w:val="none" w:sz="0" w:space="0" w:color="auto"/>
      </w:divBdr>
    </w:div>
    <w:div w:id="434792981">
      <w:bodyDiv w:val="1"/>
      <w:marLeft w:val="0"/>
      <w:marRight w:val="0"/>
      <w:marTop w:val="0"/>
      <w:marBottom w:val="0"/>
      <w:divBdr>
        <w:top w:val="none" w:sz="0" w:space="0" w:color="auto"/>
        <w:left w:val="none" w:sz="0" w:space="0" w:color="auto"/>
        <w:bottom w:val="none" w:sz="0" w:space="0" w:color="auto"/>
        <w:right w:val="none" w:sz="0" w:space="0" w:color="auto"/>
      </w:divBdr>
    </w:div>
    <w:div w:id="475881480">
      <w:bodyDiv w:val="1"/>
      <w:marLeft w:val="0"/>
      <w:marRight w:val="0"/>
      <w:marTop w:val="0"/>
      <w:marBottom w:val="0"/>
      <w:divBdr>
        <w:top w:val="none" w:sz="0" w:space="0" w:color="auto"/>
        <w:left w:val="none" w:sz="0" w:space="0" w:color="auto"/>
        <w:bottom w:val="none" w:sz="0" w:space="0" w:color="auto"/>
        <w:right w:val="none" w:sz="0" w:space="0" w:color="auto"/>
      </w:divBdr>
    </w:div>
    <w:div w:id="514000454">
      <w:bodyDiv w:val="1"/>
      <w:marLeft w:val="0"/>
      <w:marRight w:val="0"/>
      <w:marTop w:val="0"/>
      <w:marBottom w:val="0"/>
      <w:divBdr>
        <w:top w:val="none" w:sz="0" w:space="0" w:color="auto"/>
        <w:left w:val="none" w:sz="0" w:space="0" w:color="auto"/>
        <w:bottom w:val="none" w:sz="0" w:space="0" w:color="auto"/>
        <w:right w:val="none" w:sz="0" w:space="0" w:color="auto"/>
      </w:divBdr>
    </w:div>
    <w:div w:id="517234282">
      <w:bodyDiv w:val="1"/>
      <w:marLeft w:val="0"/>
      <w:marRight w:val="0"/>
      <w:marTop w:val="0"/>
      <w:marBottom w:val="0"/>
      <w:divBdr>
        <w:top w:val="none" w:sz="0" w:space="0" w:color="auto"/>
        <w:left w:val="none" w:sz="0" w:space="0" w:color="auto"/>
        <w:bottom w:val="none" w:sz="0" w:space="0" w:color="auto"/>
        <w:right w:val="none" w:sz="0" w:space="0" w:color="auto"/>
      </w:divBdr>
    </w:div>
    <w:div w:id="524710141">
      <w:bodyDiv w:val="1"/>
      <w:marLeft w:val="0"/>
      <w:marRight w:val="0"/>
      <w:marTop w:val="0"/>
      <w:marBottom w:val="0"/>
      <w:divBdr>
        <w:top w:val="none" w:sz="0" w:space="0" w:color="auto"/>
        <w:left w:val="none" w:sz="0" w:space="0" w:color="auto"/>
        <w:bottom w:val="none" w:sz="0" w:space="0" w:color="auto"/>
        <w:right w:val="none" w:sz="0" w:space="0" w:color="auto"/>
      </w:divBdr>
      <w:divsChild>
        <w:div w:id="1682200773">
          <w:marLeft w:val="0"/>
          <w:marRight w:val="0"/>
          <w:marTop w:val="225"/>
          <w:marBottom w:val="225"/>
          <w:divBdr>
            <w:top w:val="none" w:sz="0" w:space="0" w:color="auto"/>
            <w:left w:val="none" w:sz="0" w:space="0" w:color="auto"/>
            <w:bottom w:val="none" w:sz="0" w:space="0" w:color="auto"/>
            <w:right w:val="none" w:sz="0" w:space="0" w:color="auto"/>
          </w:divBdr>
          <w:divsChild>
            <w:div w:id="1813058037">
              <w:marLeft w:val="0"/>
              <w:marRight w:val="0"/>
              <w:marTop w:val="0"/>
              <w:marBottom w:val="0"/>
              <w:divBdr>
                <w:top w:val="none" w:sz="0" w:space="0" w:color="auto"/>
                <w:left w:val="none" w:sz="0" w:space="0" w:color="auto"/>
                <w:bottom w:val="none" w:sz="0" w:space="0" w:color="auto"/>
                <w:right w:val="none" w:sz="0" w:space="0" w:color="auto"/>
              </w:divBdr>
              <w:divsChild>
                <w:div w:id="1281254927">
                  <w:marLeft w:val="0"/>
                  <w:marRight w:val="0"/>
                  <w:marTop w:val="0"/>
                  <w:marBottom w:val="0"/>
                  <w:divBdr>
                    <w:top w:val="none" w:sz="0" w:space="0" w:color="auto"/>
                    <w:left w:val="none" w:sz="0" w:space="0" w:color="auto"/>
                    <w:bottom w:val="none" w:sz="0" w:space="0" w:color="auto"/>
                    <w:right w:val="none" w:sz="0" w:space="0" w:color="auto"/>
                  </w:divBdr>
                  <w:divsChild>
                    <w:div w:id="84459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660120">
      <w:bodyDiv w:val="1"/>
      <w:marLeft w:val="0"/>
      <w:marRight w:val="0"/>
      <w:marTop w:val="0"/>
      <w:marBottom w:val="0"/>
      <w:divBdr>
        <w:top w:val="none" w:sz="0" w:space="0" w:color="auto"/>
        <w:left w:val="none" w:sz="0" w:space="0" w:color="auto"/>
        <w:bottom w:val="none" w:sz="0" w:space="0" w:color="auto"/>
        <w:right w:val="none" w:sz="0" w:space="0" w:color="auto"/>
      </w:divBdr>
    </w:div>
    <w:div w:id="571232870">
      <w:bodyDiv w:val="1"/>
      <w:marLeft w:val="0"/>
      <w:marRight w:val="0"/>
      <w:marTop w:val="0"/>
      <w:marBottom w:val="0"/>
      <w:divBdr>
        <w:top w:val="none" w:sz="0" w:space="0" w:color="auto"/>
        <w:left w:val="none" w:sz="0" w:space="0" w:color="auto"/>
        <w:bottom w:val="none" w:sz="0" w:space="0" w:color="auto"/>
        <w:right w:val="none" w:sz="0" w:space="0" w:color="auto"/>
      </w:divBdr>
    </w:div>
    <w:div w:id="573660873">
      <w:bodyDiv w:val="1"/>
      <w:marLeft w:val="0"/>
      <w:marRight w:val="0"/>
      <w:marTop w:val="0"/>
      <w:marBottom w:val="0"/>
      <w:divBdr>
        <w:top w:val="none" w:sz="0" w:space="0" w:color="auto"/>
        <w:left w:val="none" w:sz="0" w:space="0" w:color="auto"/>
        <w:bottom w:val="none" w:sz="0" w:space="0" w:color="auto"/>
        <w:right w:val="none" w:sz="0" w:space="0" w:color="auto"/>
      </w:divBdr>
    </w:div>
    <w:div w:id="583731832">
      <w:bodyDiv w:val="1"/>
      <w:marLeft w:val="0"/>
      <w:marRight w:val="0"/>
      <w:marTop w:val="0"/>
      <w:marBottom w:val="0"/>
      <w:divBdr>
        <w:top w:val="none" w:sz="0" w:space="0" w:color="auto"/>
        <w:left w:val="none" w:sz="0" w:space="0" w:color="auto"/>
        <w:bottom w:val="none" w:sz="0" w:space="0" w:color="auto"/>
        <w:right w:val="none" w:sz="0" w:space="0" w:color="auto"/>
      </w:divBdr>
    </w:div>
    <w:div w:id="694384393">
      <w:bodyDiv w:val="1"/>
      <w:marLeft w:val="0"/>
      <w:marRight w:val="0"/>
      <w:marTop w:val="0"/>
      <w:marBottom w:val="0"/>
      <w:divBdr>
        <w:top w:val="none" w:sz="0" w:space="0" w:color="auto"/>
        <w:left w:val="none" w:sz="0" w:space="0" w:color="auto"/>
        <w:bottom w:val="none" w:sz="0" w:space="0" w:color="auto"/>
        <w:right w:val="none" w:sz="0" w:space="0" w:color="auto"/>
      </w:divBdr>
    </w:div>
    <w:div w:id="732582071">
      <w:bodyDiv w:val="1"/>
      <w:marLeft w:val="0"/>
      <w:marRight w:val="0"/>
      <w:marTop w:val="0"/>
      <w:marBottom w:val="0"/>
      <w:divBdr>
        <w:top w:val="none" w:sz="0" w:space="0" w:color="auto"/>
        <w:left w:val="none" w:sz="0" w:space="0" w:color="auto"/>
        <w:bottom w:val="none" w:sz="0" w:space="0" w:color="auto"/>
        <w:right w:val="none" w:sz="0" w:space="0" w:color="auto"/>
      </w:divBdr>
    </w:div>
    <w:div w:id="746027682">
      <w:bodyDiv w:val="1"/>
      <w:marLeft w:val="0"/>
      <w:marRight w:val="0"/>
      <w:marTop w:val="0"/>
      <w:marBottom w:val="0"/>
      <w:divBdr>
        <w:top w:val="none" w:sz="0" w:space="0" w:color="auto"/>
        <w:left w:val="none" w:sz="0" w:space="0" w:color="auto"/>
        <w:bottom w:val="none" w:sz="0" w:space="0" w:color="auto"/>
        <w:right w:val="none" w:sz="0" w:space="0" w:color="auto"/>
      </w:divBdr>
    </w:div>
    <w:div w:id="750546693">
      <w:bodyDiv w:val="1"/>
      <w:marLeft w:val="0"/>
      <w:marRight w:val="0"/>
      <w:marTop w:val="0"/>
      <w:marBottom w:val="0"/>
      <w:divBdr>
        <w:top w:val="none" w:sz="0" w:space="0" w:color="auto"/>
        <w:left w:val="none" w:sz="0" w:space="0" w:color="auto"/>
        <w:bottom w:val="none" w:sz="0" w:space="0" w:color="auto"/>
        <w:right w:val="none" w:sz="0" w:space="0" w:color="auto"/>
      </w:divBdr>
    </w:div>
    <w:div w:id="752315409">
      <w:bodyDiv w:val="1"/>
      <w:marLeft w:val="0"/>
      <w:marRight w:val="0"/>
      <w:marTop w:val="0"/>
      <w:marBottom w:val="0"/>
      <w:divBdr>
        <w:top w:val="none" w:sz="0" w:space="0" w:color="auto"/>
        <w:left w:val="none" w:sz="0" w:space="0" w:color="auto"/>
        <w:bottom w:val="none" w:sz="0" w:space="0" w:color="auto"/>
        <w:right w:val="none" w:sz="0" w:space="0" w:color="auto"/>
      </w:divBdr>
    </w:div>
    <w:div w:id="794519490">
      <w:bodyDiv w:val="1"/>
      <w:marLeft w:val="0"/>
      <w:marRight w:val="0"/>
      <w:marTop w:val="0"/>
      <w:marBottom w:val="0"/>
      <w:divBdr>
        <w:top w:val="none" w:sz="0" w:space="0" w:color="auto"/>
        <w:left w:val="none" w:sz="0" w:space="0" w:color="auto"/>
        <w:bottom w:val="none" w:sz="0" w:space="0" w:color="auto"/>
        <w:right w:val="none" w:sz="0" w:space="0" w:color="auto"/>
      </w:divBdr>
    </w:div>
    <w:div w:id="854005336">
      <w:bodyDiv w:val="1"/>
      <w:marLeft w:val="0"/>
      <w:marRight w:val="0"/>
      <w:marTop w:val="0"/>
      <w:marBottom w:val="0"/>
      <w:divBdr>
        <w:top w:val="none" w:sz="0" w:space="0" w:color="auto"/>
        <w:left w:val="none" w:sz="0" w:space="0" w:color="auto"/>
        <w:bottom w:val="none" w:sz="0" w:space="0" w:color="auto"/>
        <w:right w:val="none" w:sz="0" w:space="0" w:color="auto"/>
      </w:divBdr>
    </w:div>
    <w:div w:id="876044077">
      <w:bodyDiv w:val="1"/>
      <w:marLeft w:val="0"/>
      <w:marRight w:val="0"/>
      <w:marTop w:val="0"/>
      <w:marBottom w:val="0"/>
      <w:divBdr>
        <w:top w:val="none" w:sz="0" w:space="0" w:color="auto"/>
        <w:left w:val="none" w:sz="0" w:space="0" w:color="auto"/>
        <w:bottom w:val="none" w:sz="0" w:space="0" w:color="auto"/>
        <w:right w:val="none" w:sz="0" w:space="0" w:color="auto"/>
      </w:divBdr>
    </w:div>
    <w:div w:id="913974478">
      <w:bodyDiv w:val="1"/>
      <w:marLeft w:val="0"/>
      <w:marRight w:val="0"/>
      <w:marTop w:val="0"/>
      <w:marBottom w:val="0"/>
      <w:divBdr>
        <w:top w:val="none" w:sz="0" w:space="0" w:color="auto"/>
        <w:left w:val="none" w:sz="0" w:space="0" w:color="auto"/>
        <w:bottom w:val="none" w:sz="0" w:space="0" w:color="auto"/>
        <w:right w:val="none" w:sz="0" w:space="0" w:color="auto"/>
      </w:divBdr>
    </w:div>
    <w:div w:id="935790710">
      <w:bodyDiv w:val="1"/>
      <w:marLeft w:val="0"/>
      <w:marRight w:val="0"/>
      <w:marTop w:val="0"/>
      <w:marBottom w:val="0"/>
      <w:divBdr>
        <w:top w:val="none" w:sz="0" w:space="0" w:color="auto"/>
        <w:left w:val="none" w:sz="0" w:space="0" w:color="auto"/>
        <w:bottom w:val="none" w:sz="0" w:space="0" w:color="auto"/>
        <w:right w:val="none" w:sz="0" w:space="0" w:color="auto"/>
      </w:divBdr>
    </w:div>
    <w:div w:id="947850702">
      <w:bodyDiv w:val="1"/>
      <w:marLeft w:val="0"/>
      <w:marRight w:val="0"/>
      <w:marTop w:val="0"/>
      <w:marBottom w:val="0"/>
      <w:divBdr>
        <w:top w:val="none" w:sz="0" w:space="0" w:color="auto"/>
        <w:left w:val="none" w:sz="0" w:space="0" w:color="auto"/>
        <w:bottom w:val="none" w:sz="0" w:space="0" w:color="auto"/>
        <w:right w:val="none" w:sz="0" w:space="0" w:color="auto"/>
      </w:divBdr>
    </w:div>
    <w:div w:id="961226902">
      <w:bodyDiv w:val="1"/>
      <w:marLeft w:val="0"/>
      <w:marRight w:val="0"/>
      <w:marTop w:val="0"/>
      <w:marBottom w:val="0"/>
      <w:divBdr>
        <w:top w:val="none" w:sz="0" w:space="0" w:color="auto"/>
        <w:left w:val="none" w:sz="0" w:space="0" w:color="auto"/>
        <w:bottom w:val="none" w:sz="0" w:space="0" w:color="auto"/>
        <w:right w:val="none" w:sz="0" w:space="0" w:color="auto"/>
      </w:divBdr>
    </w:div>
    <w:div w:id="961808319">
      <w:bodyDiv w:val="1"/>
      <w:marLeft w:val="0"/>
      <w:marRight w:val="0"/>
      <w:marTop w:val="0"/>
      <w:marBottom w:val="0"/>
      <w:divBdr>
        <w:top w:val="none" w:sz="0" w:space="0" w:color="auto"/>
        <w:left w:val="none" w:sz="0" w:space="0" w:color="auto"/>
        <w:bottom w:val="none" w:sz="0" w:space="0" w:color="auto"/>
        <w:right w:val="none" w:sz="0" w:space="0" w:color="auto"/>
      </w:divBdr>
    </w:div>
    <w:div w:id="963316390">
      <w:bodyDiv w:val="1"/>
      <w:marLeft w:val="0"/>
      <w:marRight w:val="0"/>
      <w:marTop w:val="0"/>
      <w:marBottom w:val="0"/>
      <w:divBdr>
        <w:top w:val="none" w:sz="0" w:space="0" w:color="auto"/>
        <w:left w:val="none" w:sz="0" w:space="0" w:color="auto"/>
        <w:bottom w:val="none" w:sz="0" w:space="0" w:color="auto"/>
        <w:right w:val="none" w:sz="0" w:space="0" w:color="auto"/>
      </w:divBdr>
    </w:div>
    <w:div w:id="970549042">
      <w:bodyDiv w:val="1"/>
      <w:marLeft w:val="0"/>
      <w:marRight w:val="0"/>
      <w:marTop w:val="0"/>
      <w:marBottom w:val="0"/>
      <w:divBdr>
        <w:top w:val="none" w:sz="0" w:space="0" w:color="auto"/>
        <w:left w:val="none" w:sz="0" w:space="0" w:color="auto"/>
        <w:bottom w:val="none" w:sz="0" w:space="0" w:color="auto"/>
        <w:right w:val="none" w:sz="0" w:space="0" w:color="auto"/>
      </w:divBdr>
    </w:div>
    <w:div w:id="981884254">
      <w:bodyDiv w:val="1"/>
      <w:marLeft w:val="0"/>
      <w:marRight w:val="0"/>
      <w:marTop w:val="0"/>
      <w:marBottom w:val="0"/>
      <w:divBdr>
        <w:top w:val="none" w:sz="0" w:space="0" w:color="auto"/>
        <w:left w:val="none" w:sz="0" w:space="0" w:color="auto"/>
        <w:bottom w:val="none" w:sz="0" w:space="0" w:color="auto"/>
        <w:right w:val="none" w:sz="0" w:space="0" w:color="auto"/>
      </w:divBdr>
    </w:div>
    <w:div w:id="988365101">
      <w:bodyDiv w:val="1"/>
      <w:marLeft w:val="0"/>
      <w:marRight w:val="0"/>
      <w:marTop w:val="0"/>
      <w:marBottom w:val="0"/>
      <w:divBdr>
        <w:top w:val="none" w:sz="0" w:space="0" w:color="auto"/>
        <w:left w:val="none" w:sz="0" w:space="0" w:color="auto"/>
        <w:bottom w:val="none" w:sz="0" w:space="0" w:color="auto"/>
        <w:right w:val="none" w:sz="0" w:space="0" w:color="auto"/>
      </w:divBdr>
    </w:div>
    <w:div w:id="995111772">
      <w:bodyDiv w:val="1"/>
      <w:marLeft w:val="0"/>
      <w:marRight w:val="0"/>
      <w:marTop w:val="0"/>
      <w:marBottom w:val="0"/>
      <w:divBdr>
        <w:top w:val="none" w:sz="0" w:space="0" w:color="auto"/>
        <w:left w:val="none" w:sz="0" w:space="0" w:color="auto"/>
        <w:bottom w:val="none" w:sz="0" w:space="0" w:color="auto"/>
        <w:right w:val="none" w:sz="0" w:space="0" w:color="auto"/>
      </w:divBdr>
    </w:div>
    <w:div w:id="1098520819">
      <w:bodyDiv w:val="1"/>
      <w:marLeft w:val="0"/>
      <w:marRight w:val="0"/>
      <w:marTop w:val="0"/>
      <w:marBottom w:val="0"/>
      <w:divBdr>
        <w:top w:val="none" w:sz="0" w:space="0" w:color="auto"/>
        <w:left w:val="none" w:sz="0" w:space="0" w:color="auto"/>
        <w:bottom w:val="none" w:sz="0" w:space="0" w:color="auto"/>
        <w:right w:val="none" w:sz="0" w:space="0" w:color="auto"/>
      </w:divBdr>
    </w:div>
    <w:div w:id="1109860792">
      <w:bodyDiv w:val="1"/>
      <w:marLeft w:val="0"/>
      <w:marRight w:val="0"/>
      <w:marTop w:val="0"/>
      <w:marBottom w:val="0"/>
      <w:divBdr>
        <w:top w:val="none" w:sz="0" w:space="0" w:color="auto"/>
        <w:left w:val="none" w:sz="0" w:space="0" w:color="auto"/>
        <w:bottom w:val="none" w:sz="0" w:space="0" w:color="auto"/>
        <w:right w:val="none" w:sz="0" w:space="0" w:color="auto"/>
      </w:divBdr>
    </w:div>
    <w:div w:id="1126698291">
      <w:bodyDiv w:val="1"/>
      <w:marLeft w:val="0"/>
      <w:marRight w:val="0"/>
      <w:marTop w:val="0"/>
      <w:marBottom w:val="0"/>
      <w:divBdr>
        <w:top w:val="none" w:sz="0" w:space="0" w:color="auto"/>
        <w:left w:val="none" w:sz="0" w:space="0" w:color="auto"/>
        <w:bottom w:val="none" w:sz="0" w:space="0" w:color="auto"/>
        <w:right w:val="none" w:sz="0" w:space="0" w:color="auto"/>
      </w:divBdr>
    </w:div>
    <w:div w:id="1129588497">
      <w:bodyDiv w:val="1"/>
      <w:marLeft w:val="0"/>
      <w:marRight w:val="0"/>
      <w:marTop w:val="0"/>
      <w:marBottom w:val="0"/>
      <w:divBdr>
        <w:top w:val="none" w:sz="0" w:space="0" w:color="auto"/>
        <w:left w:val="none" w:sz="0" w:space="0" w:color="auto"/>
        <w:bottom w:val="none" w:sz="0" w:space="0" w:color="auto"/>
        <w:right w:val="none" w:sz="0" w:space="0" w:color="auto"/>
      </w:divBdr>
    </w:div>
    <w:div w:id="1180123395">
      <w:bodyDiv w:val="1"/>
      <w:marLeft w:val="0"/>
      <w:marRight w:val="0"/>
      <w:marTop w:val="0"/>
      <w:marBottom w:val="0"/>
      <w:divBdr>
        <w:top w:val="none" w:sz="0" w:space="0" w:color="auto"/>
        <w:left w:val="none" w:sz="0" w:space="0" w:color="auto"/>
        <w:bottom w:val="none" w:sz="0" w:space="0" w:color="auto"/>
        <w:right w:val="none" w:sz="0" w:space="0" w:color="auto"/>
      </w:divBdr>
    </w:div>
    <w:div w:id="1238176350">
      <w:bodyDiv w:val="1"/>
      <w:marLeft w:val="0"/>
      <w:marRight w:val="0"/>
      <w:marTop w:val="0"/>
      <w:marBottom w:val="0"/>
      <w:divBdr>
        <w:top w:val="none" w:sz="0" w:space="0" w:color="auto"/>
        <w:left w:val="none" w:sz="0" w:space="0" w:color="auto"/>
        <w:bottom w:val="none" w:sz="0" w:space="0" w:color="auto"/>
        <w:right w:val="none" w:sz="0" w:space="0" w:color="auto"/>
      </w:divBdr>
    </w:div>
    <w:div w:id="1331327628">
      <w:bodyDiv w:val="1"/>
      <w:marLeft w:val="0"/>
      <w:marRight w:val="0"/>
      <w:marTop w:val="0"/>
      <w:marBottom w:val="0"/>
      <w:divBdr>
        <w:top w:val="none" w:sz="0" w:space="0" w:color="auto"/>
        <w:left w:val="none" w:sz="0" w:space="0" w:color="auto"/>
        <w:bottom w:val="none" w:sz="0" w:space="0" w:color="auto"/>
        <w:right w:val="none" w:sz="0" w:space="0" w:color="auto"/>
      </w:divBdr>
    </w:div>
    <w:div w:id="1401446191">
      <w:bodyDiv w:val="1"/>
      <w:marLeft w:val="0"/>
      <w:marRight w:val="0"/>
      <w:marTop w:val="0"/>
      <w:marBottom w:val="0"/>
      <w:divBdr>
        <w:top w:val="none" w:sz="0" w:space="0" w:color="auto"/>
        <w:left w:val="none" w:sz="0" w:space="0" w:color="auto"/>
        <w:bottom w:val="none" w:sz="0" w:space="0" w:color="auto"/>
        <w:right w:val="none" w:sz="0" w:space="0" w:color="auto"/>
      </w:divBdr>
    </w:div>
    <w:div w:id="1407612519">
      <w:bodyDiv w:val="1"/>
      <w:marLeft w:val="0"/>
      <w:marRight w:val="0"/>
      <w:marTop w:val="0"/>
      <w:marBottom w:val="0"/>
      <w:divBdr>
        <w:top w:val="none" w:sz="0" w:space="0" w:color="auto"/>
        <w:left w:val="none" w:sz="0" w:space="0" w:color="auto"/>
        <w:bottom w:val="none" w:sz="0" w:space="0" w:color="auto"/>
        <w:right w:val="none" w:sz="0" w:space="0" w:color="auto"/>
      </w:divBdr>
    </w:div>
    <w:div w:id="1669819881">
      <w:bodyDiv w:val="1"/>
      <w:marLeft w:val="0"/>
      <w:marRight w:val="0"/>
      <w:marTop w:val="0"/>
      <w:marBottom w:val="0"/>
      <w:divBdr>
        <w:top w:val="none" w:sz="0" w:space="0" w:color="auto"/>
        <w:left w:val="none" w:sz="0" w:space="0" w:color="auto"/>
        <w:bottom w:val="none" w:sz="0" w:space="0" w:color="auto"/>
        <w:right w:val="none" w:sz="0" w:space="0" w:color="auto"/>
      </w:divBdr>
      <w:divsChild>
        <w:div w:id="1198274857">
          <w:marLeft w:val="0"/>
          <w:marRight w:val="0"/>
          <w:marTop w:val="0"/>
          <w:marBottom w:val="0"/>
          <w:divBdr>
            <w:top w:val="none" w:sz="0" w:space="0" w:color="auto"/>
            <w:left w:val="none" w:sz="0" w:space="0" w:color="auto"/>
            <w:bottom w:val="none" w:sz="0" w:space="0" w:color="auto"/>
            <w:right w:val="none" w:sz="0" w:space="0" w:color="auto"/>
          </w:divBdr>
          <w:divsChild>
            <w:div w:id="890581791">
              <w:marLeft w:val="360"/>
              <w:marRight w:val="360"/>
              <w:marTop w:val="240"/>
              <w:marBottom w:val="240"/>
              <w:divBdr>
                <w:top w:val="none" w:sz="0" w:space="0" w:color="auto"/>
                <w:left w:val="none" w:sz="0" w:space="0" w:color="auto"/>
                <w:bottom w:val="none" w:sz="0" w:space="0" w:color="auto"/>
                <w:right w:val="none" w:sz="0" w:space="0" w:color="auto"/>
              </w:divBdr>
            </w:div>
          </w:divsChild>
        </w:div>
      </w:divsChild>
    </w:div>
    <w:div w:id="1682396895">
      <w:bodyDiv w:val="1"/>
      <w:marLeft w:val="0"/>
      <w:marRight w:val="0"/>
      <w:marTop w:val="0"/>
      <w:marBottom w:val="0"/>
      <w:divBdr>
        <w:top w:val="none" w:sz="0" w:space="0" w:color="auto"/>
        <w:left w:val="none" w:sz="0" w:space="0" w:color="auto"/>
        <w:bottom w:val="none" w:sz="0" w:space="0" w:color="auto"/>
        <w:right w:val="none" w:sz="0" w:space="0" w:color="auto"/>
      </w:divBdr>
    </w:div>
    <w:div w:id="1738630759">
      <w:bodyDiv w:val="1"/>
      <w:marLeft w:val="0"/>
      <w:marRight w:val="0"/>
      <w:marTop w:val="0"/>
      <w:marBottom w:val="0"/>
      <w:divBdr>
        <w:top w:val="none" w:sz="0" w:space="0" w:color="auto"/>
        <w:left w:val="none" w:sz="0" w:space="0" w:color="auto"/>
        <w:bottom w:val="none" w:sz="0" w:space="0" w:color="auto"/>
        <w:right w:val="none" w:sz="0" w:space="0" w:color="auto"/>
      </w:divBdr>
    </w:div>
    <w:div w:id="1757090222">
      <w:bodyDiv w:val="1"/>
      <w:marLeft w:val="0"/>
      <w:marRight w:val="0"/>
      <w:marTop w:val="0"/>
      <w:marBottom w:val="0"/>
      <w:divBdr>
        <w:top w:val="none" w:sz="0" w:space="0" w:color="auto"/>
        <w:left w:val="none" w:sz="0" w:space="0" w:color="auto"/>
        <w:bottom w:val="none" w:sz="0" w:space="0" w:color="auto"/>
        <w:right w:val="none" w:sz="0" w:space="0" w:color="auto"/>
      </w:divBdr>
    </w:div>
    <w:div w:id="1797093625">
      <w:bodyDiv w:val="1"/>
      <w:marLeft w:val="0"/>
      <w:marRight w:val="0"/>
      <w:marTop w:val="0"/>
      <w:marBottom w:val="0"/>
      <w:divBdr>
        <w:top w:val="none" w:sz="0" w:space="0" w:color="auto"/>
        <w:left w:val="none" w:sz="0" w:space="0" w:color="auto"/>
        <w:bottom w:val="none" w:sz="0" w:space="0" w:color="auto"/>
        <w:right w:val="none" w:sz="0" w:space="0" w:color="auto"/>
      </w:divBdr>
    </w:div>
    <w:div w:id="1827087019">
      <w:bodyDiv w:val="1"/>
      <w:marLeft w:val="0"/>
      <w:marRight w:val="0"/>
      <w:marTop w:val="0"/>
      <w:marBottom w:val="0"/>
      <w:divBdr>
        <w:top w:val="none" w:sz="0" w:space="0" w:color="auto"/>
        <w:left w:val="none" w:sz="0" w:space="0" w:color="auto"/>
        <w:bottom w:val="none" w:sz="0" w:space="0" w:color="auto"/>
        <w:right w:val="none" w:sz="0" w:space="0" w:color="auto"/>
      </w:divBdr>
    </w:div>
    <w:div w:id="1831867814">
      <w:bodyDiv w:val="1"/>
      <w:marLeft w:val="0"/>
      <w:marRight w:val="0"/>
      <w:marTop w:val="0"/>
      <w:marBottom w:val="0"/>
      <w:divBdr>
        <w:top w:val="none" w:sz="0" w:space="0" w:color="auto"/>
        <w:left w:val="none" w:sz="0" w:space="0" w:color="auto"/>
        <w:bottom w:val="none" w:sz="0" w:space="0" w:color="auto"/>
        <w:right w:val="none" w:sz="0" w:space="0" w:color="auto"/>
      </w:divBdr>
    </w:div>
    <w:div w:id="1907913259">
      <w:bodyDiv w:val="1"/>
      <w:marLeft w:val="0"/>
      <w:marRight w:val="0"/>
      <w:marTop w:val="0"/>
      <w:marBottom w:val="0"/>
      <w:divBdr>
        <w:top w:val="none" w:sz="0" w:space="0" w:color="auto"/>
        <w:left w:val="none" w:sz="0" w:space="0" w:color="auto"/>
        <w:bottom w:val="none" w:sz="0" w:space="0" w:color="auto"/>
        <w:right w:val="none" w:sz="0" w:space="0" w:color="auto"/>
      </w:divBdr>
    </w:div>
    <w:div w:id="1915894680">
      <w:bodyDiv w:val="1"/>
      <w:marLeft w:val="0"/>
      <w:marRight w:val="0"/>
      <w:marTop w:val="0"/>
      <w:marBottom w:val="0"/>
      <w:divBdr>
        <w:top w:val="none" w:sz="0" w:space="0" w:color="auto"/>
        <w:left w:val="none" w:sz="0" w:space="0" w:color="auto"/>
        <w:bottom w:val="none" w:sz="0" w:space="0" w:color="auto"/>
        <w:right w:val="none" w:sz="0" w:space="0" w:color="auto"/>
      </w:divBdr>
    </w:div>
    <w:div w:id="1918200950">
      <w:bodyDiv w:val="1"/>
      <w:marLeft w:val="0"/>
      <w:marRight w:val="0"/>
      <w:marTop w:val="0"/>
      <w:marBottom w:val="0"/>
      <w:divBdr>
        <w:top w:val="none" w:sz="0" w:space="0" w:color="auto"/>
        <w:left w:val="none" w:sz="0" w:space="0" w:color="auto"/>
        <w:bottom w:val="none" w:sz="0" w:space="0" w:color="auto"/>
        <w:right w:val="none" w:sz="0" w:space="0" w:color="auto"/>
      </w:divBdr>
    </w:div>
    <w:div w:id="1918204002">
      <w:bodyDiv w:val="1"/>
      <w:marLeft w:val="0"/>
      <w:marRight w:val="0"/>
      <w:marTop w:val="0"/>
      <w:marBottom w:val="0"/>
      <w:divBdr>
        <w:top w:val="none" w:sz="0" w:space="0" w:color="auto"/>
        <w:left w:val="none" w:sz="0" w:space="0" w:color="auto"/>
        <w:bottom w:val="none" w:sz="0" w:space="0" w:color="auto"/>
        <w:right w:val="none" w:sz="0" w:space="0" w:color="auto"/>
      </w:divBdr>
    </w:div>
    <w:div w:id="1952662153">
      <w:bodyDiv w:val="1"/>
      <w:marLeft w:val="0"/>
      <w:marRight w:val="0"/>
      <w:marTop w:val="0"/>
      <w:marBottom w:val="0"/>
      <w:divBdr>
        <w:top w:val="none" w:sz="0" w:space="0" w:color="auto"/>
        <w:left w:val="none" w:sz="0" w:space="0" w:color="auto"/>
        <w:bottom w:val="none" w:sz="0" w:space="0" w:color="auto"/>
        <w:right w:val="none" w:sz="0" w:space="0" w:color="auto"/>
      </w:divBdr>
    </w:div>
    <w:div w:id="1970865335">
      <w:bodyDiv w:val="1"/>
      <w:marLeft w:val="0"/>
      <w:marRight w:val="0"/>
      <w:marTop w:val="0"/>
      <w:marBottom w:val="0"/>
      <w:divBdr>
        <w:top w:val="none" w:sz="0" w:space="0" w:color="auto"/>
        <w:left w:val="none" w:sz="0" w:space="0" w:color="auto"/>
        <w:bottom w:val="none" w:sz="0" w:space="0" w:color="auto"/>
        <w:right w:val="none" w:sz="0" w:space="0" w:color="auto"/>
      </w:divBdr>
    </w:div>
    <w:div w:id="1991400202">
      <w:bodyDiv w:val="1"/>
      <w:marLeft w:val="0"/>
      <w:marRight w:val="0"/>
      <w:marTop w:val="0"/>
      <w:marBottom w:val="0"/>
      <w:divBdr>
        <w:top w:val="none" w:sz="0" w:space="0" w:color="auto"/>
        <w:left w:val="none" w:sz="0" w:space="0" w:color="auto"/>
        <w:bottom w:val="none" w:sz="0" w:space="0" w:color="auto"/>
        <w:right w:val="none" w:sz="0" w:space="0" w:color="auto"/>
      </w:divBdr>
    </w:div>
    <w:div w:id="1995135664">
      <w:bodyDiv w:val="1"/>
      <w:marLeft w:val="0"/>
      <w:marRight w:val="0"/>
      <w:marTop w:val="0"/>
      <w:marBottom w:val="0"/>
      <w:divBdr>
        <w:top w:val="none" w:sz="0" w:space="0" w:color="auto"/>
        <w:left w:val="none" w:sz="0" w:space="0" w:color="auto"/>
        <w:bottom w:val="none" w:sz="0" w:space="0" w:color="auto"/>
        <w:right w:val="none" w:sz="0" w:space="0" w:color="auto"/>
      </w:divBdr>
      <w:divsChild>
        <w:div w:id="350231357">
          <w:marLeft w:val="0"/>
          <w:marRight w:val="0"/>
          <w:marTop w:val="0"/>
          <w:marBottom w:val="150"/>
          <w:divBdr>
            <w:top w:val="none" w:sz="0" w:space="0" w:color="auto"/>
            <w:left w:val="none" w:sz="0" w:space="0" w:color="auto"/>
            <w:bottom w:val="none" w:sz="0" w:space="0" w:color="auto"/>
            <w:right w:val="none" w:sz="0" w:space="0" w:color="auto"/>
          </w:divBdr>
        </w:div>
      </w:divsChild>
    </w:div>
    <w:div w:id="1999383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hyperlink" Target="https://doi.org/10.1016/j.nhres.2022.08.001" TargetMode="External"/><Relationship Id="rId1" Type="http://schemas.openxmlformats.org/officeDocument/2006/relationships/hyperlink" Target="https://doi.org/10.1016/j.nhres.2022.08.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8ADEE0-3431-47E5-80BF-0227332AF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60</Words>
  <Characters>604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Michigan State University College of Engineering</Company>
  <LinksUpToDate>false</LinksUpToDate>
  <CharactersWithSpaces>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nnad Zeyad Naser</dc:creator>
  <cp:keywords/>
  <dc:description/>
  <cp:lastModifiedBy>M.Z. Naser</cp:lastModifiedBy>
  <cp:revision>2</cp:revision>
  <cp:lastPrinted>2022-08-19T11:39:00Z</cp:lastPrinted>
  <dcterms:created xsi:type="dcterms:W3CDTF">2022-08-19T11:39:00Z</dcterms:created>
  <dcterms:modified xsi:type="dcterms:W3CDTF">2022-08-1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mation-in-construction</vt:lpwstr>
  </property>
  <property fmtid="{D5CDD505-2E9C-101B-9397-08002B2CF9AE}" pid="4" name="Mendeley Unique User Id_1">
    <vt:lpwstr>c4346573-d055-38c8-b0b9-f0cc7ecba0b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ety-of-civil-engineers</vt:lpwstr>
  </property>
  <property fmtid="{D5CDD505-2E9C-101B-9397-08002B2CF9AE}" pid="10" name="Mendeley Recent Style Name 2_1">
    <vt:lpwstr>American Society of Civil Engineers</vt:lpwstr>
  </property>
  <property fmtid="{D5CDD505-2E9C-101B-9397-08002B2CF9AE}" pid="11" name="Mendeley Recent Style Id 3_1">
    <vt:lpwstr>http://www.zotero.org/styles/automation-in-construction</vt:lpwstr>
  </property>
  <property fmtid="{D5CDD505-2E9C-101B-9397-08002B2CF9AE}" pid="12" name="Mendeley Recent Style Name 3_1">
    <vt:lpwstr>Automation in Construction</vt:lpwstr>
  </property>
  <property fmtid="{D5CDD505-2E9C-101B-9397-08002B2CF9AE}" pid="13" name="Mendeley Recent Style Id 4_1">
    <vt:lpwstr>http://www.zotero.org/styles/engineering-applications-of-artificial-intelligence</vt:lpwstr>
  </property>
  <property fmtid="{D5CDD505-2E9C-101B-9397-08002B2CF9AE}" pid="14" name="Mendeley Recent Style Name 4_1">
    <vt:lpwstr>Engineering Applications of Artificial Intelligence</vt:lpwstr>
  </property>
  <property fmtid="{D5CDD505-2E9C-101B-9397-08002B2CF9AE}" pid="15" name="Mendeley Recent Style Id 5_1">
    <vt:lpwstr>http://www.zotero.org/styles/information-fusion</vt:lpwstr>
  </property>
  <property fmtid="{D5CDD505-2E9C-101B-9397-08002B2CF9AE}" pid="16" name="Mendeley Recent Style Name 5_1">
    <vt:lpwstr>Information Fusion</vt:lpwstr>
  </property>
  <property fmtid="{D5CDD505-2E9C-101B-9397-08002B2CF9AE}" pid="17" name="Mendeley Recent Style Id 6_1">
    <vt:lpwstr>http://csl.mendeley.com/styles/471919251/london-south-bank-university-numeric-2</vt:lpwstr>
  </property>
  <property fmtid="{D5CDD505-2E9C-101B-9397-08002B2CF9AE}" pid="18" name="Mendeley Recent Style Name 6_1">
    <vt:lpwstr>London South Bank University (numeric) - M.Z. Naser, PhD, P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ies>
</file>